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54602" w14:textId="09CFE23C" w:rsidR="009C72AD" w:rsidRPr="00F372FF" w:rsidRDefault="00F372FF"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Title TBD]</w:t>
      </w:r>
    </w:p>
    <w:p w14:paraId="167B7732" w14:textId="330CB9D5" w:rsidR="009C72AD" w:rsidRPr="009C72AD" w:rsidRDefault="009C72A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Grant Kinsler, Kerry </w:t>
      </w:r>
      <w:proofErr w:type="spellStart"/>
      <w:r>
        <w:rPr>
          <w:rFonts w:ascii="Arial" w:hAnsi="Arial" w:cs="Arial"/>
          <w:bCs/>
          <w:color w:val="000000"/>
          <w:sz w:val="22"/>
          <w:szCs w:val="22"/>
        </w:rPr>
        <w:t>Geiler-Samerotte</w:t>
      </w:r>
      <w:proofErr w:type="spellEnd"/>
      <w:r>
        <w:rPr>
          <w:rFonts w:ascii="Arial" w:hAnsi="Arial" w:cs="Arial"/>
          <w:bCs/>
          <w:color w:val="000000"/>
          <w:sz w:val="22"/>
          <w:szCs w:val="22"/>
        </w:rPr>
        <w:t xml:space="preserve">, Dmitri </w:t>
      </w:r>
      <w:proofErr w:type="spellStart"/>
      <w:proofErr w:type="gramStart"/>
      <w:r>
        <w:rPr>
          <w:rFonts w:ascii="Arial" w:hAnsi="Arial" w:cs="Arial"/>
          <w:bCs/>
          <w:color w:val="000000"/>
          <w:sz w:val="22"/>
          <w:szCs w:val="22"/>
        </w:rPr>
        <w:t>Petrov</w:t>
      </w:r>
      <w:proofErr w:type="spellEnd"/>
      <w:r w:rsidR="006E6CE4">
        <w:rPr>
          <w:rFonts w:ascii="Arial" w:hAnsi="Arial" w:cs="Arial"/>
          <w:bCs/>
          <w:color w:val="000000"/>
          <w:sz w:val="22"/>
          <w:szCs w:val="22"/>
        </w:rPr>
        <w:t xml:space="preserve">  -</w:t>
      </w:r>
      <w:proofErr w:type="gramEnd"/>
      <w:r w:rsidR="006E6CE4">
        <w:rPr>
          <w:rFonts w:ascii="Arial" w:hAnsi="Arial" w:cs="Arial"/>
          <w:bCs/>
          <w:color w:val="000000"/>
          <w:sz w:val="22"/>
          <w:szCs w:val="22"/>
        </w:rPr>
        <w:t xml:space="preserve"> [</w:t>
      </w:r>
      <w:proofErr w:type="spellStart"/>
      <w:r w:rsidR="006E6CE4">
        <w:rPr>
          <w:rFonts w:ascii="Arial" w:hAnsi="Arial" w:cs="Arial"/>
          <w:bCs/>
          <w:color w:val="000000"/>
          <w:sz w:val="22"/>
          <w:szCs w:val="22"/>
        </w:rPr>
        <w:t>chris</w:t>
      </w:r>
      <w:proofErr w:type="spellEnd"/>
      <w:r w:rsidR="006E6CE4">
        <w:rPr>
          <w:rFonts w:ascii="Arial" w:hAnsi="Arial" w:cs="Arial"/>
          <w:bCs/>
          <w:color w:val="000000"/>
          <w:sz w:val="22"/>
          <w:szCs w:val="22"/>
        </w:rPr>
        <w:t>?]</w:t>
      </w:r>
    </w:p>
    <w:p w14:paraId="17AC3A5D" w14:textId="77777777"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Introduction</w:t>
      </w:r>
    </w:p>
    <w:p w14:paraId="1121A1AD" w14:textId="524426FD" w:rsidR="004B55C3" w:rsidRDefault="008F4A97" w:rsidP="008F4A97">
      <w:pPr>
        <w:widowControl w:val="0"/>
        <w:autoSpaceDE w:val="0"/>
        <w:autoSpaceDN w:val="0"/>
        <w:adjustRightInd w:val="0"/>
        <w:spacing w:after="240" w:line="288" w:lineRule="auto"/>
        <w:rPr>
          <w:rFonts w:ascii="Arial" w:hAnsi="Arial" w:cs="Arial"/>
          <w:color w:val="000000"/>
          <w:sz w:val="22"/>
          <w:szCs w:val="22"/>
        </w:rPr>
      </w:pPr>
      <w:commentRangeStart w:id="0"/>
      <w:r>
        <w:rPr>
          <w:rFonts w:ascii="Arial" w:hAnsi="Arial" w:cs="Arial"/>
          <w:color w:val="000000"/>
          <w:sz w:val="22"/>
          <w:szCs w:val="22"/>
        </w:rPr>
        <w:t>There is increasing evidence that complex traits are impacted by both a small number of loci of large effect and also many sites of extremely small effect</w:t>
      </w:r>
      <w:r w:rsidR="004B0CE4">
        <w:rPr>
          <w:rFonts w:ascii="Arial" w:hAnsi="Arial" w:cs="Arial"/>
          <w:color w:val="000000"/>
          <w:sz w:val="22"/>
          <w:szCs w:val="22"/>
        </w:rPr>
        <w:t xml:space="preserve"> </w:t>
      </w:r>
      <w:r w:rsidR="004B0CE4">
        <w:rPr>
          <w:rFonts w:ascii="Arial" w:hAnsi="Arial" w:cs="Arial"/>
          <w:color w:val="000000"/>
          <w:sz w:val="22"/>
          <w:szCs w:val="22"/>
        </w:rPr>
        <w:fldChar w:fldCharType="begin" w:fldLock="1"/>
      </w:r>
      <w:r w:rsidR="004B0CE4">
        <w:rPr>
          <w:rFonts w:ascii="Arial" w:hAnsi="Arial" w:cs="Arial"/>
          <w:color w:val="000000"/>
          <w:sz w:val="22"/>
          <w:szCs w:val="22"/>
        </w:rPr>
        <w:instrText>ADDIN CSL_CITATION { "citationItems" : [ { "id" : "ITEM-1", "itemData" : { "DOI" : "10.1016/j.cell.2017.05.038", "ISSN" : "0092-8674", "abstract" : "A central goal of genetics is to understand the links between genetic variation and disease. Intui-tively, one might expect disease-causing variants to cluster into key pathways that drive disease etiology. But for complex traits, association signals tend to be spread across most of the genome\u2014including near many genes without an obvious connection to disease. We propose that gene regulatory networks are sufficiently interconnected such that all genes expressed in dis-ease-relevant cells are liable to affect the functions of core disease-related genes and that most heritability can be explained by effects on genes outside core pathways. We refer to this hypothesis as an ''omnigenic'' model. The longest-standing question in genetics is to understand how genetic variation contributes to phenotypic variation. In the early 1900s, there was fierce debate between the Mendelians\u2014who were inspired by Mendel's work on pea genetics and focused on discrete, monogenic phenotypes\u2014and the biometricians, who were interested in the inheritance of continuous traits such as height. The biometricians believed that Mendelian ge-netics could not explain the continuous distribution of variation observed for many traits in humans and other species. This debate was resolved in a seminal 1918 paper by R.A. Fisher, who showed that, if many genes affect a trait, then the random sampling of alleles at each gene produces a continuous, normally distributed phenotype in the population (Fisher, 1918). As the number of genes grows very large, the contribution of each gene becomes correspondingly smaller, leading in the limit to Fisher's famous ''infinitesimal model'' (Barton et al., 2016). Despite the success of the infinitesimal model in describing inheritance patterns, especially in plant and animal breeding, it was unclear throughout the 20th century how many genes would actually be important for driving complex traits. Indeed, human geneticists expected that even complex traits would be driven by a handful of moderate-effect loci\u2014thus giving rise to large numbers of mapping studies that were, in retrospect, greatly underpowered. For example, an elegant 1999 analysis of allele sharing in autistic siblings concluded from the lack of significant hits that there must be ''a large number of loci (perhaps R15).'' This prediction was strikingly high at the time but seems quaintly low now (Risch et al., 1999; Weiner et al., 2016). Since around 2006, the advent of genome-wide association st\u2026", "author" : [ { "dropping-particle" : "", "family" : "Boyle", "given" : "Evan A", "non-dropping-particle" : "", "parse-names" : false, "suffix" : "" }, { "dropping-particle" : "", "family" : "Li", "given" : "Yang I", "non-dropping-particle" : "", "parse-names" : false, "suffix" : "" }, { "dropping-particle" : "", "family" : "Pritchard", "given" : "Jonathan K", "non-dropping-particle" : "", "parse-names" : false, "suffix" : "" } ], "container-title" : "Cell", "id" : "ITEM-1", "issue" : "7", "issued" : { "date-parts" : [ [ "2017" ] ] }, "page" : "1177-1186", "publisher" : "Elsevier", "title" : "Leading Edge Perspective An Expanded View of Complex Traits: From Polygenic to Omnigenic", "type" : "article-journal", "volume" : "169" }, "uris" : [ "http://www.mendeley.com/documents/?uuid=8948a4bc-35f5-4955-b51d-36b624080058" ] } ], "mendeley" : { "formattedCitation" : "(Boyle et al. 2017)", "plainTextFormattedCitation" : "(Boyle et al. 2017)", "previouslyFormattedCitation" : "(Boyle et al. 2017)" }, "properties" : { "noteIndex" : 0 }, "schema" : "https://github.com/citation-style-language/schema/raw/master/csl-citation.json" }</w:instrText>
      </w:r>
      <w:r w:rsidR="004B0CE4">
        <w:rPr>
          <w:rFonts w:ascii="Arial" w:hAnsi="Arial" w:cs="Arial"/>
          <w:color w:val="000000"/>
          <w:sz w:val="22"/>
          <w:szCs w:val="22"/>
        </w:rPr>
        <w:fldChar w:fldCharType="separate"/>
      </w:r>
      <w:r w:rsidR="004B0CE4" w:rsidRPr="004B0CE4">
        <w:rPr>
          <w:rFonts w:ascii="Arial" w:hAnsi="Arial" w:cs="Arial"/>
          <w:noProof/>
          <w:color w:val="000000"/>
          <w:sz w:val="22"/>
          <w:szCs w:val="22"/>
        </w:rPr>
        <w:t>(Boyle et al. 2017)</w:t>
      </w:r>
      <w:r w:rsidR="004B0CE4">
        <w:rPr>
          <w:rFonts w:ascii="Arial" w:hAnsi="Arial" w:cs="Arial"/>
          <w:color w:val="000000"/>
          <w:sz w:val="22"/>
          <w:szCs w:val="22"/>
        </w:rPr>
        <w:fldChar w:fldCharType="end"/>
      </w:r>
      <w:r w:rsidR="004B0CE4">
        <w:rPr>
          <w:rFonts w:ascii="Arial" w:hAnsi="Arial" w:cs="Arial"/>
          <w:color w:val="000000"/>
          <w:sz w:val="22"/>
          <w:szCs w:val="22"/>
        </w:rPr>
        <w:t xml:space="preserve">. </w:t>
      </w:r>
      <w:r>
        <w:rPr>
          <w:rFonts w:ascii="Arial" w:hAnsi="Arial" w:cs="Arial"/>
          <w:color w:val="000000"/>
          <w:sz w:val="22"/>
          <w:szCs w:val="22"/>
        </w:rPr>
        <w:t>From this “</w:t>
      </w:r>
      <w:proofErr w:type="spellStart"/>
      <w:r>
        <w:rPr>
          <w:rFonts w:ascii="Arial" w:hAnsi="Arial" w:cs="Arial"/>
          <w:color w:val="000000"/>
          <w:sz w:val="22"/>
          <w:szCs w:val="22"/>
        </w:rPr>
        <w:t>omnigenic</w:t>
      </w:r>
      <w:proofErr w:type="spellEnd"/>
      <w:r>
        <w:rPr>
          <w:rFonts w:ascii="Arial" w:hAnsi="Arial" w:cs="Arial"/>
          <w:color w:val="000000"/>
          <w:sz w:val="22"/>
          <w:szCs w:val="22"/>
        </w:rPr>
        <w:t xml:space="preserve">” model of many (or “all”) loci affecting a given trait, it follows that a given locus itself affects many traits to small effect, suggesting universal pleiotropy. Theoretical work has found that under universal pleiotropy, as the number of traits increases, adaptation becomes increasingly difficult, since mutations are likely to have deleterious side effects on other traits this is known as the “cost of complexity” </w:t>
      </w:r>
      <w:r w:rsidR="004B0CE4">
        <w:rPr>
          <w:rFonts w:ascii="Arial" w:hAnsi="Arial" w:cs="Arial"/>
          <w:color w:val="000000"/>
          <w:sz w:val="22"/>
          <w:szCs w:val="22"/>
        </w:rPr>
        <w:fldChar w:fldCharType="begin" w:fldLock="1"/>
      </w:r>
      <w:r w:rsidR="004B0CE4">
        <w:rPr>
          <w:rFonts w:ascii="Arial" w:hAnsi="Arial" w:cs="Arial"/>
          <w:color w:val="000000"/>
          <w:sz w:val="22"/>
          <w:szCs w:val="22"/>
        </w:rPr>
        <w:instrText>ADDIN CSL_CITATION { "citationItems" : [ { "id" : "ITEM-1", "itemData" : { "DOI" : "10.1111/j.0014-3820.2000.tb00002.x", "ISBN" : "0014-3820 (Print)\\r0014-3820 (Linking)", "ISSN" : "00143820", "PMID" : "10937178", "author" : [ { "dropping-particle" : "", "family" : "Orr", "given" : "H. Allen", "non-dropping-particle" : "", "parse-names" : false, "suffix" : "" } ], "container-title" : "Evolution", "id" : "ITEM-1", "issue" : "1", "issued" : { "date-parts" : [ [ "2000" ] ] }, "page" : "13-20", "title" : "Adaptation and the Cost of Complexity", "type" : "article-journal", "volume" : "54" }, "uris" : [ "http://www.mendeley.com/documents/?uuid=bbb4daf6-7ad1-4d29-ab2f-3839d4d0e59f" ] } ], "mendeley" : { "formattedCitation" : "(Orr 2000)", "plainTextFormattedCitation" : "(Orr 2000)", "previouslyFormattedCitation" : "(Orr 2000)" }, "properties" : { "noteIndex" : 0 }, "schema" : "https://github.com/citation-style-language/schema/raw/master/csl-citation.json" }</w:instrText>
      </w:r>
      <w:r w:rsidR="004B0CE4">
        <w:rPr>
          <w:rFonts w:ascii="Arial" w:hAnsi="Arial" w:cs="Arial"/>
          <w:color w:val="000000"/>
          <w:sz w:val="22"/>
          <w:szCs w:val="22"/>
        </w:rPr>
        <w:fldChar w:fldCharType="separate"/>
      </w:r>
      <w:r w:rsidR="004B0CE4" w:rsidRPr="004B0CE4">
        <w:rPr>
          <w:rFonts w:ascii="Arial" w:hAnsi="Arial" w:cs="Arial"/>
          <w:noProof/>
          <w:color w:val="000000"/>
          <w:sz w:val="22"/>
          <w:szCs w:val="22"/>
        </w:rPr>
        <w:t>(Orr 2000)</w:t>
      </w:r>
      <w:r w:rsidR="004B0CE4">
        <w:rPr>
          <w:rFonts w:ascii="Arial" w:hAnsi="Arial" w:cs="Arial"/>
          <w:color w:val="000000"/>
          <w:sz w:val="22"/>
          <w:szCs w:val="22"/>
        </w:rPr>
        <w:fldChar w:fldCharType="end"/>
      </w:r>
      <w:r>
        <w:rPr>
          <w:rFonts w:ascii="Arial" w:hAnsi="Arial" w:cs="Arial"/>
          <w:color w:val="000000"/>
          <w:sz w:val="22"/>
          <w:szCs w:val="22"/>
        </w:rPr>
        <w:t xml:space="preserve">. </w:t>
      </w:r>
      <w:commentRangeEnd w:id="0"/>
      <w:r w:rsidR="00584F02">
        <w:rPr>
          <w:rStyle w:val="CommentReference"/>
        </w:rPr>
        <w:commentReference w:id="0"/>
      </w:r>
    </w:p>
    <w:p w14:paraId="69EDA96D" w14:textId="06568F75"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Despite this apparent complexity, there is substantial evidence that adaptive evolution, and in particular rapid adaptation, is a pervasive phenomenon</w:t>
      </w:r>
      <w:r w:rsidR="004B0CE4">
        <w:rPr>
          <w:rFonts w:ascii="Arial" w:hAnsi="Arial" w:cs="Arial"/>
          <w:color w:val="000000"/>
          <w:sz w:val="22"/>
          <w:szCs w:val="22"/>
        </w:rPr>
        <w:t xml:space="preserve"> </w:t>
      </w:r>
      <w:r w:rsidR="004B0CE4">
        <w:rPr>
          <w:rFonts w:ascii="Arial" w:hAnsi="Arial" w:cs="Arial"/>
          <w:color w:val="000000"/>
          <w:sz w:val="22"/>
          <w:szCs w:val="22"/>
        </w:rPr>
        <w:fldChar w:fldCharType="begin" w:fldLock="1"/>
      </w:r>
      <w:r w:rsidR="004B0CE4">
        <w:rPr>
          <w:rFonts w:ascii="Arial" w:hAnsi="Arial" w:cs="Arial"/>
          <w:color w:val="000000"/>
          <w:sz w:val="22"/>
          <w:szCs w:val="22"/>
        </w:rPr>
        <w:instrText>ADDIN CSL_CITATION { "citationItems" : [ { "id" : "ITEM-1", "itemData" : { "DOI" : "10.1016/j.tree.2013.08.003", "ISBN" : "1872-8383 (Electronic)\\r0169-5347 (Linking)", "ISSN" : "01695347", "PMID" : "24075201", "abstract" : "Organisms can often adapt surprisingly quickly to evolutionary challenges, such as the application of pesticides or antibiotics, suggesting an abundant supply of adaptive genetic variation. In these situations, adaptation should commonly produce 'soft' selective sweeps, where multiple adaptive alleles sweep through the population at the same time, either because the alleles were already present as standing genetic variation or arose independently by recurrent de novo mutations. Most well-known examples of rapid molecular adaptation indeed show signatures of such soft selective sweeps. Here, we review the current understanding of the mechanisms that produce soft sweeps and the approaches used for their identification in population genomic data. We argue that soft sweeps might be the dominant mode of adaptation in many species. \u00a9 2013 Elsevier Ltd.", "author" : [ { "dropping-particle" : "", "family" : "Messer", "given" : "Philipp W.", "non-dropping-particle" : "", "parse-names" : false, "suffix" : "" }, { "dropping-particle" : "", "family" : "Petrov", "given" : "Dmitri A.", "non-dropping-particle" : "", "parse-names" : false, "suffix" : "" } ], "container-title" : "Trends in Ecology and Evolution", "id" : "ITEM-1", "issue" : "11", "issued" : { "date-parts" : [ [ "2013" ] ] }, "page" : "659-669", "publisher" : "Elsevier Ltd", "title" : "Population genomics of rapid adaptation by soft selective sweeps", "type" : "article-journal", "volume" : "28" }, "uris" : [ "http://www.mendeley.com/documents/?uuid=433d9c14-2555-4696-8581-ae92afe7baa0" ] }, { "id" : "ITEM-2", "itemData" : { "DOI" : "10.1126/science.1107239", "ISBN" : "0036-8075", "ISSN" : "00368075", "PMID" : "15790847", "abstract" : "Major phenotypic changes evolve in parallel in nature by molecular mechanisms that are largely unknown. Here, we use positional cloning methods to identify the major chromosome locus controlling armor plate patterning in wild threespine sticklebacks. Mapping, sequencing, and transgenic studies show that the Ectodysplasin (EDA) signaling pathway plays a key role in evolutionary change in natural populations and that parallel evolution of stickleback low-plated phenotypes at most freshwater locations around the world has occurred by repeated selection of Eda alleles derived from an ancestral low-plated haplotype that first appeared more than two million years ago. Members of this clade of low-plated alleles are present at low frequencies in marine fish, which suggests that standing genetic variation can provide a molecular basis for rapid, parallel evolution of dramatic phenotypic change in nature.", "author" : [ { "dropping-particle" : "", "family" : "Colosimo", "given" : "Pamela F", "non-dropping-particle" : "", "parse-names" : false, "suffix" : "" }, { "dropping-particle" : "", "family" : "Hosemann", "given" : "Kim E", "non-dropping-particle" : "", "parse-names" : false, "suffix" : "" }, { "dropping-particle" : "", "family" : "Balabhadra", "given" : "Sarita", "non-dropping-particle" : "", "parse-names" : false, "suffix" : "" }, { "dropping-particle" : "", "family" : "Jr", "given" : "Guadalupe Villarreal", "non-dropping-particle" : "", "parse-names" : false, "suffix" : "" }, { "dropping-particle" : "", "family" : "Dickson", "given" : "Mark", "non-dropping-particle" : "", "parse-names" : false, "suffix" : "" }, { "dropping-particle" : "", "family" : "Grimwood", "given" : "Jane", "non-dropping-particle" : "", "parse-names" : false, "suffix" : "" }, { "dropping-particle" : "", "family" : "Schmutz", "given" : "Jeremy", "non-dropping-particle" : "", "parse-names" : false, "suffix" : "" }, { "dropping-particle" : "", "family" : "Myers", "given" : "Richard M", "non-dropping-particle" : "", "parse-names" : false, "suffix" : "" }, { "dropping-particle" : "", "family" : "Schluter", "given" : "Dolph", "non-dropping-particle" : "", "parse-names" : false, "suffix" : "" }, { "dropping-particle" : "", "family" : "Kingsley", "given" : "David M", "non-dropping-particle" : "", "parse-names" : false, "suffix" : "" } ], "container-title" : "Science", "id" : "ITEM-2", "issue" : "March", "issued" : { "date-parts" : [ [ "2005" ] ] }, "page" : "1928-1933", "title" : "Widespread Parallel Evolution in", "type" : "article-journal", "volume" : "307" }, "uris" : [ "http://www.mendeley.com/documents/?uuid=877db10f-2e5e-4a91-853e-4e522bbbc234" ] }, { "id" : "ITEM-3", "itemData" : { "DOI" : "10.1126/science.1126121", "ISBN" : "0036-8075", "ISSN" : "1095-9203", "PMID" : "16825572", "abstract" : "Natural populations of beach mice exhibit a characteristic color pattern, relative to their mainland conspecifics, driven by natural selection for crypsis. We identified a derived, charge-changing amino acid mutation in the melanocortin-1 receptor (Mc1r) in beach mice, which decreases receptor function. In genetic crosses, allelic variation at Mc1r explains 9.8% to 36.4% of the variation in seven pigmentation traits determining color pattern. The derived Mc1r allele is present in Florida's Gulf Coast beach mice but not in Atlantic coast mice with similar light coloration, suggesting that different molecular mechanisms are responsible for convergent phenotypic evolution. Here, we link a single mutation in the coding region of a pigmentation gene to adaptive quantitative variation in the wild.", "author" : [ { "dropping-particle" : "", "family" : "Hoekstra", "given" : "Hopi E", "non-dropping-particle" : "", "parse-names" : false, "suffix" : "" }, { "dropping-particle" : "", "family" : "Hirschmann", "given" : "Rachel J", "non-dropping-particle" : "", "parse-names" : false, "suffix" : "" }, { "dropping-particle" : "", "family" : "Bundey", "given" : "Richard A", "non-dropping-particle" : "", "parse-names" : false, "suffix" : "" }, { "dropping-particle" : "", "family" : "Insel", "given" : "Paul A.", "non-dropping-particle" : "", "parse-names" : false, "suffix" : "" }, { "dropping-particle" : "", "family" : "Crossland", "given" : "Janet P", "non-dropping-particle" : "", "parse-names" : false, "suffix" : "" } ], "container-title" : "Science", "id" : "ITEM-3", "issue" : "July", "issued" : { "date-parts" : [ [ "2006" ] ] }, "page" : "101-104", "title" : "A Single Amino Acid Mutation Contribues to Adaptive Beach Mouse Color Pattern", "type" : "article-journal", "volume" : "313" }, "uris" : [ "http://www.mendeley.com/documents/?uuid=44301d8b-2882-4d46-92b1-3afcbcad4c5c" ] }, { "id" : "ITEM-4",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4", "issued" : { "date-parts" : [ [ "2015" ] ] }, "page" : "1-78", "title" : "Quantitative evolutionary dynamics using high-resolution lineage tracking", "type" : "article-journal", "volume" : "advance on" }, "uris" : [ "http://www.mendeley.com/documents/?uuid=99b1e067-8000-4728-8b65-93095a5de81a" ] } ], "mendeley" : { "formattedCitation" : "(Messer &amp; Petrov 2013; Colosimo et al. 2005; Hoekstra et al. 2006; Levy et al. 2015)", "plainTextFormattedCitation" : "(Messer &amp; Petrov 2013; Colosimo et al. 2005; Hoekstra et al. 2006; Levy et al. 2015)", "previouslyFormattedCitation" : "(Messer &amp; Petrov 2013; Colosimo et al. 2005; Hoekstra et al. 2006; Levy et al. 2015)" }, "properties" : { "noteIndex" : 0 }, "schema" : "https://github.com/citation-style-language/schema/raw/master/csl-citation.json" }</w:instrText>
      </w:r>
      <w:r w:rsidR="004B0CE4">
        <w:rPr>
          <w:rFonts w:ascii="Arial" w:hAnsi="Arial" w:cs="Arial"/>
          <w:color w:val="000000"/>
          <w:sz w:val="22"/>
          <w:szCs w:val="22"/>
        </w:rPr>
        <w:fldChar w:fldCharType="separate"/>
      </w:r>
      <w:r w:rsidR="004B0CE4" w:rsidRPr="004B0CE4">
        <w:rPr>
          <w:rFonts w:ascii="Arial" w:hAnsi="Arial" w:cs="Arial"/>
          <w:noProof/>
          <w:color w:val="000000"/>
          <w:sz w:val="22"/>
          <w:szCs w:val="22"/>
        </w:rPr>
        <w:t>(Messer &amp; Petrov 2013; Colosimo et al. 2005; Hoekstra et al. 2006; Levy et al. 2015)</w:t>
      </w:r>
      <w:r w:rsidR="004B0CE4">
        <w:rPr>
          <w:rFonts w:ascii="Arial" w:hAnsi="Arial" w:cs="Arial"/>
          <w:color w:val="000000"/>
          <w:sz w:val="22"/>
          <w:szCs w:val="22"/>
        </w:rPr>
        <w:fldChar w:fldCharType="end"/>
      </w:r>
      <w:r>
        <w:rPr>
          <w:rFonts w:ascii="Arial" w:hAnsi="Arial" w:cs="Arial"/>
          <w:color w:val="000000"/>
          <w:sz w:val="22"/>
          <w:szCs w:val="22"/>
        </w:rPr>
        <w:t xml:space="preserve">. How can populations possibly adapt to their environment despite this complex genetic architecture? There are two non-exclusive possibilities. The first possibility is that pleiotropy is limited. This can take on two possible forms: (1) mutations are modular and affect a small number of related traits or (2) mutations </w:t>
      </w:r>
      <w:r w:rsidR="004B0CE4">
        <w:rPr>
          <w:rFonts w:ascii="Arial" w:hAnsi="Arial" w:cs="Arial"/>
          <w:color w:val="000000"/>
          <w:sz w:val="22"/>
          <w:szCs w:val="22"/>
        </w:rPr>
        <w:t xml:space="preserve">reflect “partial pleiotropy” </w:t>
      </w:r>
      <w:r w:rsidR="004B0CE4">
        <w:rPr>
          <w:rFonts w:ascii="Arial" w:hAnsi="Arial" w:cs="Arial"/>
          <w:color w:val="000000"/>
          <w:sz w:val="22"/>
          <w:szCs w:val="22"/>
        </w:rPr>
        <w:fldChar w:fldCharType="begin" w:fldLock="1"/>
      </w:r>
      <w:r w:rsidR="004B0CE4">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4B0CE4">
        <w:rPr>
          <w:rFonts w:ascii="Arial" w:hAnsi="Arial" w:cs="Arial"/>
          <w:color w:val="000000"/>
          <w:sz w:val="22"/>
          <w:szCs w:val="22"/>
        </w:rPr>
        <w:fldChar w:fldCharType="separate"/>
      </w:r>
      <w:r w:rsidR="004B0CE4" w:rsidRPr="004B0CE4">
        <w:rPr>
          <w:rFonts w:ascii="Arial" w:hAnsi="Arial" w:cs="Arial"/>
          <w:noProof/>
          <w:color w:val="000000"/>
          <w:sz w:val="22"/>
          <w:szCs w:val="22"/>
        </w:rPr>
        <w:t>(Lourenço et al. 2011)</w:t>
      </w:r>
      <w:r w:rsidR="004B0CE4">
        <w:rPr>
          <w:rFonts w:ascii="Arial" w:hAnsi="Arial" w:cs="Arial"/>
          <w:color w:val="000000"/>
          <w:sz w:val="22"/>
          <w:szCs w:val="22"/>
        </w:rPr>
        <w:fldChar w:fldCharType="end"/>
      </w:r>
      <w:r>
        <w:rPr>
          <w:rFonts w:ascii="Arial" w:hAnsi="Arial" w:cs="Arial"/>
          <w:color w:val="000000"/>
          <w:sz w:val="22"/>
          <w:szCs w:val="22"/>
        </w:rPr>
        <w:t xml:space="preserve">, affecting a small number of traits, though these traits are unrelated. In either of these scenarios, rapid adaptation can proceed because there are enough mutations that have relatively limited side-effects. The second possibility, consistent with the idea of universal pleiotropy, is that mutations affect many traits, but only a small subset of these traits matter to fitness in the environment. Thus, adaptation is possible because few traits matter to fitness. </w:t>
      </w:r>
      <w:bookmarkStart w:id="1" w:name="_GoBack"/>
      <w:bookmarkEnd w:id="1"/>
    </w:p>
    <w:p w14:paraId="5D899FF9" w14:textId="6527D35F"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here have been many attempts to disentangle which of these models are more correct, which has produced a lot of scientific debate</w:t>
      </w:r>
      <w:r w:rsidR="004B0CE4">
        <w:rPr>
          <w:rFonts w:ascii="Arial" w:hAnsi="Arial" w:cs="Arial"/>
          <w:color w:val="000000"/>
          <w:sz w:val="22"/>
          <w:szCs w:val="22"/>
        </w:rPr>
        <w:t xml:space="preserve"> </w:t>
      </w:r>
      <w:r w:rsidR="004B0CE4">
        <w:rPr>
          <w:rFonts w:ascii="Arial" w:hAnsi="Arial" w:cs="Arial"/>
          <w:color w:val="000000"/>
          <w:sz w:val="22"/>
          <w:szCs w:val="22"/>
        </w:rPr>
        <w:fldChar w:fldCharType="begin" w:fldLock="1"/>
      </w:r>
      <w:r w:rsidR="004B0CE4">
        <w:rPr>
          <w:rFonts w:ascii="Arial" w:hAnsi="Arial" w:cs="Arial"/>
          <w:color w:val="000000"/>
          <w:sz w:val="22"/>
          <w:szCs w:val="22"/>
        </w:rPr>
        <w:instrText>ADDIN CSL_CITATION { "citationItems" : [ { "id" : "ITEM-1", "itemData" : { "DOI" : "10.1016/j.tig.2012.10.010", "ISBN" : "0168-9525 (Print)\\n0168-9525 (Linking)", "ISSN" : "01689525", "PMID" : "23140989", "abstract" : "Pleiotropy is the well-established phenomenon of a single gene affecting multiple traits. It has long played a central role in theoretical, experimental, and clinical research in genetics, development, molecular biology, evolution, and medicine. In recent years, genomic techniques have brought data to bear on fundamental questions about the nature and extent of pleiotropy. However, these efforts are plagued by conceptual difficulties derived from disparate meanings and interpretations of pleiotropy. Here, we describe distinct uses of the pleiotropy concept and explain the pitfalls associated with applying empirical data to them. We conclude that, for any question about the nature or extent of pleiotropy, the appropriate answer is always 'What do you mean?'. \u00a9 2012 Elsevier Ltd.", "author" : [ { "dropping-particle" : "", "family" : "Paaby", "given" : "Annalise B.", "non-dropping-particle" : "", "parse-names" : false, "suffix" : "" }, { "dropping-particle" : "V.", "family" : "Rockman", "given" : "Matthew", "non-dropping-particle" : "", "parse-names" : false, "suffix" : "" } ], "container-title" : "Trends in Genetics", "id" : "ITEM-1", "issue" : "2", "issued" : { "date-parts" : [ [ "2013" ] ] }, "page" : "66-73", "publisher" : "Elsevier Ltd", "title" : "The many faces of pleiotropy", "type" : "article-journal", "volume" : "29" }, "uris" : [ "http://www.mendeley.com/documents/?uuid=fb3ef6a9-4f53-4ea7-bb61-b63332dcbda4" ] } ], "mendeley" : { "formattedCitation" : "(Paaby &amp; Rockman 2013)", "plainTextFormattedCitation" : "(Paaby &amp; Rockman 2013)", "previouslyFormattedCitation" : "(Paaby &amp; Rockman 2013)" }, "properties" : { "noteIndex" : 0 }, "schema" : "https://github.com/citation-style-language/schema/raw/master/csl-citation.json" }</w:instrText>
      </w:r>
      <w:r w:rsidR="004B0CE4">
        <w:rPr>
          <w:rFonts w:ascii="Arial" w:hAnsi="Arial" w:cs="Arial"/>
          <w:color w:val="000000"/>
          <w:sz w:val="22"/>
          <w:szCs w:val="22"/>
        </w:rPr>
        <w:fldChar w:fldCharType="separate"/>
      </w:r>
      <w:r w:rsidR="004B0CE4" w:rsidRPr="004B0CE4">
        <w:rPr>
          <w:rFonts w:ascii="Arial" w:hAnsi="Arial" w:cs="Arial"/>
          <w:noProof/>
          <w:color w:val="000000"/>
          <w:sz w:val="22"/>
          <w:szCs w:val="22"/>
        </w:rPr>
        <w:t>(Paaby &amp; Rockman 2013)</w:t>
      </w:r>
      <w:r w:rsidR="004B0CE4">
        <w:rPr>
          <w:rFonts w:ascii="Arial" w:hAnsi="Arial" w:cs="Arial"/>
          <w:color w:val="000000"/>
          <w:sz w:val="22"/>
          <w:szCs w:val="22"/>
        </w:rPr>
        <w:fldChar w:fldCharType="end"/>
      </w:r>
      <w:r>
        <w:rPr>
          <w:rFonts w:ascii="Arial" w:hAnsi="Arial" w:cs="Arial"/>
          <w:color w:val="000000"/>
          <w:sz w:val="22"/>
          <w:szCs w:val="22"/>
        </w:rPr>
        <w:t xml:space="preserve">. Moreover, with increasing technological advances, we have the ability to measure an increasingly large number of traits, including gene expression, proteomics, and morphology, and to understand the genetic basis of these traits using Genome Wide Association Studies and Quantitative Trait Locus mapping. However, merely measuring more traits and understanding their associated genetic variants does not get at the crux of the question regarding the ability for organisms and populations to adapt. It is not necessarily straightforward to group measured traits in such a way that makes them relevant to the process of adaptation. Perhaps even the important and relevant phenotypes are not yet measurable. Thus, a new conceptual approach is needed to understand the pleiotropy that matters to adaptation. </w:t>
      </w:r>
    </w:p>
    <w:p w14:paraId="0C89AA83" w14:textId="3AEC1B2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ne common framework used to model and understand phenotypic evolution is Fisher’s Geometric model</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In this model, traits </w:t>
      </w:r>
      <w:r>
        <w:rPr>
          <w:rFonts w:ascii="Arial" w:hAnsi="Arial" w:cs="Arial"/>
          <w:color w:val="000000"/>
          <w:sz w:val="22"/>
          <w:szCs w:val="22"/>
        </w:rPr>
        <w:t xml:space="preserve">are represented by orthogonal axes in a </w:t>
      </w:r>
      <w:r>
        <w:rPr>
          <w:rFonts w:ascii="Arial" w:hAnsi="Arial" w:cs="Arial"/>
          <w:i/>
          <w:color w:val="000000"/>
          <w:sz w:val="22"/>
          <w:szCs w:val="22"/>
        </w:rPr>
        <w:t>d</w:t>
      </w:r>
      <w:r>
        <w:rPr>
          <w:rFonts w:ascii="Arial" w:hAnsi="Arial" w:cs="Arial"/>
          <w:color w:val="000000"/>
          <w:sz w:val="22"/>
          <w:szCs w:val="22"/>
        </w:rPr>
        <w:t>-dimensional space, with the number of dimensions</w:t>
      </w:r>
      <w:r w:rsidR="00514E6A">
        <w:rPr>
          <w:rFonts w:ascii="Arial" w:hAnsi="Arial" w:cs="Arial"/>
          <w:color w:val="000000"/>
          <w:sz w:val="22"/>
          <w:szCs w:val="22"/>
        </w:rPr>
        <w:t>,</w:t>
      </w:r>
      <w:r>
        <w:rPr>
          <w:rFonts w:ascii="Arial" w:hAnsi="Arial" w:cs="Arial"/>
          <w:color w:val="000000"/>
          <w:sz w:val="22"/>
          <w:szCs w:val="22"/>
        </w:rPr>
        <w:t xml:space="preserve"> </w:t>
      </w:r>
      <w:r>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ir phenotype,</w:t>
      </w:r>
      <w:r>
        <w:rPr>
          <w:rFonts w:ascii="Arial" w:hAnsi="Arial" w:cs="Arial"/>
          <w:color w:val="000000"/>
          <w:sz w:val="22"/>
          <w:szCs w:val="22"/>
        </w:rPr>
        <w:t xml:space="preserve"> </w:t>
      </w:r>
      <w:r w:rsidR="00514E6A">
        <w:rPr>
          <w:rFonts w:ascii="Arial" w:hAnsi="Arial" w:cs="Arial"/>
          <w:color w:val="000000"/>
          <w:sz w:val="22"/>
          <w:szCs w:val="22"/>
        </w:rPr>
        <w:t xml:space="preserve">the organism’s particular </w:t>
      </w:r>
      <w:r>
        <w:rPr>
          <w:rFonts w:ascii="Arial" w:hAnsi="Arial" w:cs="Arial"/>
          <w:color w:val="000000"/>
          <w:sz w:val="22"/>
          <w:szCs w:val="22"/>
        </w:rPr>
        <w:t xml:space="preserve">combination </w:t>
      </w:r>
      <w:r>
        <w:rPr>
          <w:rFonts w:ascii="Arial" w:hAnsi="Arial" w:cs="Arial"/>
          <w:color w:val="000000"/>
          <w:sz w:val="22"/>
          <w:szCs w:val="22"/>
        </w:rPr>
        <w:lastRenderedPageBreak/>
        <w:t xml:space="preserve">of trait values. The fitness of an organism in a particular environment is determined by a function of the organism’s position and the position of the optimum combination of traits in that particular environment (hereafter “the optimum”). Any such function can be considered, but typically a simple Gaussian function is assumed for mathematical convenience, and has some empirically-supported properties, including diminishing-returns epistasi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Visser", "given" : "J A G M", "non-dropping-particle" : "de", "parse-names" : false, "suffix" : "" }, { "dropping-particle" : "", "family" : "Zeyl", "given" : "C W", "non-dropping-particle" : "", "parse-names" : false, "suffix" : "" }, { "dropping-particle" : "", "family" : "Gerrish", "given" : "Phillip J", "non-dropping-particle" : "", "parse-names" : false, "suffix" : "" }, { "dropping-particle" : "", "family" : "Blanchard", "given" : "J L", "non-dropping-particle" : "", "parse-names" : false, "suffix" : "" }, { "dropping-particle" : "", "family" : "Lenski", "given" : "R E", "non-dropping-particle" : "", "parse-names" : false, "suffix" : "" } ], "container-title" : "Science", "id" : "ITEM-1", "issue" : "January", "issued" : { "date-parts" : [ [ "1999" ] ] }, "page" : "404-407", "title" : "Diminishing returns from mutation rate supply in asexual populations", "type" : "article-journal", "volume" : "283" }, "uris" : [ "http://www.mendeley.com/documents/?uuid=80290c95-1a55-445b-90fa-fc2de1699ad7" ] }, { "id" : "ITEM-2", "itemData" : { "DOI" : "10.1126/science.1203799", "ISSN" : "0036-8075", "PMID" : "21636771", "abstract" : "Epistasis has substantial impacts on evolution, in particular, the rate of adaptation. We generated combinations of beneficial mutations that arose in a lineage during rapid adaptation of a bacterium whose growth depended on a newly introduced metabolic pathway. The proportional selective benefit for three of the four loci consistently decreased when they were introduced onto more fit backgrounds. These three alleles all reduced morphological defects caused by expression of the foreign pathway. A simple theoretical model segregating the apparent contribution of individual alleles to benefits and costs effectively predicted the interactions between them. These results provide the first evidence that patterns of epistasis may differ for within- and between-gene interactions during adaptation and that diminishing returns epistasis contributes to the consistent observation of decelerating fitness gains during adaptation.", "author" : [ { "dropping-particle" : "", "family" : "Chou", "given" : "H.-H.", "non-dropping-particle" : "", "parse-names" : false, "suffix" : "" }, { "dropping-particle" : "", "family" : "Chiu", "given" : "H.-C.", "non-dropping-particle" : "", "parse-names" : false, "suffix" : "" }, { "dropping-particle" : "", "family" : "Delaney", "given" : "N. F.", "non-dropping-particle" : "", "parse-names" : false, "suffix" : "" }, { "dropping-particle" : "", "family" : "Segre", "given" : "D.", "non-dropping-particle" : "", "parse-names" : false, "suffix" : "" }, { "dropping-particle" : "", "family" : "Marx", "given" : "C. J.", "non-dropping-particle" : "", "parse-names" : false, "suffix" : "" }, { "dropping-particle" : "", "family" : "Long", "given" : "Anthony D.", "non-dropping-particle" : "", "parse-names" : false, "suffix" : "" }, { "dropping-particle" : "", "family" : "Gaut", "given" : "Brandon S.", "non-dropping-particle" : "", "parse-names" : false, "suffix" : "" } ], "container-title" : "Science", "id" : "ITEM-2", "issue" : "6034", "issued" : { "date-parts" : [ [ "2011" ] ] }, "page" : "1190-1192", "title" : "Diminishing Returns Epistasis Among Beneficial Mutations Decelerates Adaptation", "type" : "article-journal", "volume" : "332" }, "uris" : [ "http://www.mendeley.com/documents/?uuid=c4e68b54-f3c1-4ffa-a301-5eccc4c3d6b1" ] } ], "mendeley" : { "formattedCitation" : "(de Visser et al. 1999; Chou et al. 2011)", "plainTextFormattedCitation" : "(de Visser et al. 1999; Chou et al. 2011)", "previouslyFormattedCitation" : "(de Visser et al. 1999; Chou et al. 2011)"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de Visser et al. 1999; Chou et al. 2011)</w:t>
      </w:r>
      <w:r>
        <w:rPr>
          <w:rFonts w:ascii="Arial" w:hAnsi="Arial" w:cs="Arial"/>
          <w:color w:val="000000"/>
          <w:sz w:val="22"/>
          <w:szCs w:val="22"/>
        </w:rPr>
        <w:fldChar w:fldCharType="end"/>
      </w:r>
      <w:r>
        <w:rPr>
          <w:rFonts w:ascii="Arial" w:hAnsi="Arial" w:cs="Arial"/>
          <w:color w:val="000000"/>
          <w:sz w:val="22"/>
          <w:szCs w:val="22"/>
        </w:rPr>
        <w:t xml:space="preserve"> (but se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xml:space="preserve">). Thus, evolution can be seen as proceeding through “adaptive walks” from an ancestral organism that occupies some location in phenotype space. Genetic mutations can cause phenotypic changes, moving the mutant to a new location in this space. If this new location is favored by the fitness function, then it may increase in frequency and give rise to additional mutations. </w:t>
      </w:r>
    </w:p>
    <w:p w14:paraId="185F247B" w14:textId="62902DCD"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Using this general framework,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needed to explain the behavior </w:t>
      </w:r>
      <w:r w:rsidR="00944390">
        <w:rPr>
          <w:rFonts w:ascii="Arial" w:hAnsi="Arial" w:cs="Arial"/>
          <w:color w:val="000000"/>
          <w:sz w:val="22"/>
          <w:szCs w:val="22"/>
        </w:rPr>
        <w:t xml:space="preserve">of </w:t>
      </w:r>
      <w:r>
        <w:rPr>
          <w:rFonts w:ascii="Arial" w:hAnsi="Arial" w:cs="Arial"/>
          <w:color w:val="000000"/>
          <w:sz w:val="22"/>
          <w:szCs w:val="22"/>
        </w:rPr>
        <w:t>adaptive mutants is equivalent for 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directed mutation and mutation-accumulation techniques, these methods find that phenotypic dimensionality is relatively low (less than three dimensions) for the model organisms considered. </w:t>
      </w:r>
    </w:p>
    <w:p w14:paraId="150741B4"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xml:space="preserve">.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 From this set of measurements, researchers found that there were relatively many dimensions (more than five) for the organisms observed. </w:t>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xml:space="preserve">, but that mutations altogether affect many traits. </w:t>
      </w:r>
    </w:p>
    <w:p w14:paraId="376D0B3A" w14:textId="457A3438"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class of methods 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einreich &amp; Knies 2013)</w:t>
      </w:r>
      <w:r>
        <w:rPr>
          <w:rFonts w:ascii="Arial" w:hAnsi="Arial" w:cs="Arial"/>
          <w:color w:val="000000"/>
          <w:sz w:val="22"/>
          <w:szCs w:val="22"/>
        </w:rPr>
        <w:fldChar w:fldCharType="end"/>
      </w:r>
      <w:r>
        <w:rPr>
          <w:rFonts w:ascii="Arial" w:hAnsi="Arial" w:cs="Arial"/>
          <w:color w:val="000000"/>
          <w:sz w:val="22"/>
          <w:szCs w:val="22"/>
        </w:rPr>
        <w:t xml:space="preserve"> and approximate Bayesian computa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Blanquart &amp; Bataillon 2016)</w:t>
      </w:r>
      <w:r>
        <w:rPr>
          <w:rFonts w:ascii="Arial" w:hAnsi="Arial" w:cs="Arial"/>
          <w:color w:val="000000"/>
          <w:sz w:val="22"/>
          <w:szCs w:val="22"/>
        </w:rPr>
        <w:fldChar w:fldCharType="end"/>
      </w:r>
      <w:r>
        <w:rPr>
          <w:rFonts w:ascii="Arial" w:hAnsi="Arial" w:cs="Arial"/>
          <w:color w:val="000000"/>
          <w:sz w:val="22"/>
          <w:szCs w:val="22"/>
        </w:rPr>
        <w:t xml:space="preserve"> on epistasis datasets to underst</w:t>
      </w:r>
      <w:r w:rsidR="000B751A">
        <w:rPr>
          <w:rFonts w:ascii="Arial" w:hAnsi="Arial" w:cs="Arial"/>
          <w:color w:val="000000"/>
          <w:sz w:val="22"/>
          <w:szCs w:val="22"/>
        </w:rPr>
        <w:t>and phenotypic dimensionality.</w:t>
      </w:r>
      <w:commentRangeStart w:id="2"/>
      <w:r w:rsidR="000B751A">
        <w:rPr>
          <w:rFonts w:ascii="Arial" w:hAnsi="Arial" w:cs="Arial"/>
          <w:color w:val="000000"/>
          <w:sz w:val="22"/>
          <w:szCs w:val="22"/>
        </w:rPr>
        <w:t xml:space="preserve"> </w:t>
      </w:r>
      <w:r>
        <w:rPr>
          <w:rFonts w:ascii="Arial" w:hAnsi="Arial" w:cs="Arial"/>
          <w:color w:val="000000"/>
          <w:sz w:val="22"/>
          <w:szCs w:val="22"/>
        </w:rPr>
        <w:t xml:space="preserve"> </w:t>
      </w:r>
      <w:commentRangeEnd w:id="2"/>
      <w:r w:rsidR="000B751A">
        <w:rPr>
          <w:rStyle w:val="CommentReference"/>
        </w:rPr>
        <w:commentReference w:id="2"/>
      </w:r>
    </w:p>
    <w:p w14:paraId="6D5491A0"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se approaches require the use of strict mathematical assumptions to derive tractable mathematical expressions and predictions. Most (if not all) of these assumptions are likely to be violated. It is unlikely that the ancestor is optimally fit, since adaptation is constantly proceeding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ourenço et al. 2011; Bataillon &amp; Bailey 2014)</w:t>
      </w:r>
      <w:r>
        <w:rPr>
          <w:rFonts w:ascii="Arial" w:hAnsi="Arial" w:cs="Arial"/>
          <w:color w:val="000000"/>
          <w:sz w:val="22"/>
          <w:szCs w:val="22"/>
        </w:rPr>
        <w:fldChar w:fldCharType="end"/>
      </w:r>
      <w:r>
        <w:rPr>
          <w:rFonts w:ascii="Arial" w:hAnsi="Arial" w:cs="Arial"/>
          <w:color w:val="000000"/>
          <w:sz w:val="22"/>
          <w:szCs w:val="22"/>
        </w:rPr>
        <w:t xml:space="preserve">. </w:t>
      </w:r>
    </w:p>
    <w:p w14:paraId="606393FF" w14:textId="5AE438D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3"/>
      <w:r>
        <w:rPr>
          <w:rFonts w:ascii="Arial" w:hAnsi="Arial" w:cs="Arial"/>
          <w:color w:val="000000"/>
          <w:sz w:val="22"/>
          <w:szCs w:val="22"/>
        </w:rPr>
        <w:t xml:space="preserve">Recent technological advances allow us to measure the fitness of many mutants with high precision in a high-throughput manner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evy et al. 2015)</w:t>
      </w:r>
      <w:r>
        <w:rPr>
          <w:rFonts w:ascii="Arial" w:hAnsi="Arial" w:cs="Arial"/>
          <w:color w:val="000000"/>
          <w:sz w:val="22"/>
          <w:szCs w:val="22"/>
        </w:rPr>
        <w:fldChar w:fldCharType="end"/>
      </w:r>
      <w:r>
        <w:rPr>
          <w:rFonts w:ascii="Arial" w:hAnsi="Arial" w:cs="Arial"/>
          <w:color w:val="000000"/>
          <w:sz w:val="22"/>
          <w:szCs w:val="22"/>
        </w:rPr>
        <w:t xml:space="preserve"> and take an approach that removes the necessity for some of these assumptions. In particular, this allows for fitness measurements of a large collection of mutants in a range of condi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id" : "ITEM-2", "itemData" : { "DOI" : "10.1016/j.cub.2018.01.009", "ISSN" : "09609822", "PMID" : "29429618", "abstract" : "Few studies have \u201cquantitatively\u201d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u2019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u201caccrued\u201d during respiration are only largely \u201crealized\u201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Quantitative details of how adaptive genotypes gain fitness have rarely been studied. By quantifying fitness benefits of thousands of yeast clones in different parts of the growth-saturation cycle, Li et al. identify distinct adaptive strategies, with some strategies showing clear trade-offs between growth and survival.",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 ] }, "page" : "515-525.e6", "publisher" : "Elsevier Ltd.", "title" : "Hidden Complexity of Yeast Adaptation under Simple Evolutionary Conditions", "type" : "article-journal", "volume" : "28" }, "uris" : [ "http://www.mendeley.com/documents/?uuid=796a264e-a8dc-4432-9a86-b88993949cf0" ] } ], "mendeley" : { "formattedCitation" : "(Venkataram et al. 2016; Li et al. 2018)", "plainTextFormattedCitation" : "(Venkataram et al. 2016; Li et al. 2018)", "previouslyFormattedCitation" : "(Venkataram et al. 2016; Li et al. 2018)"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Venkataram et al. 2016; Li et al. 2018)</w:t>
      </w:r>
      <w:r>
        <w:rPr>
          <w:rFonts w:ascii="Arial" w:hAnsi="Arial" w:cs="Arial"/>
          <w:color w:val="000000"/>
          <w:sz w:val="22"/>
          <w:szCs w:val="22"/>
        </w:rPr>
        <w:fldChar w:fldCharType="end"/>
      </w:r>
      <w:r>
        <w:rPr>
          <w:rFonts w:ascii="Arial" w:hAnsi="Arial" w:cs="Arial"/>
          <w:color w:val="000000"/>
          <w:sz w:val="22"/>
          <w:szCs w:val="22"/>
        </w:rPr>
        <w:t xml:space="preserve">. Our approach builds on the phenotypic intuition supplied by Fisher’s geometric model and takes advantage of this new technology by measuring this dimensionality using subtle environmental perturbations (Fig 1D). That is, we slightly change the environment that mutant linages grow in, and use precise measurements of their fitness relative to the ancestor to triangulate both the mutants and the optima that represent the optimal combination of phenotypes in a given environment. We find the space that best fits our data for each number of dimensions, and then evaluate which number of dimensions gives us the best ability to predict withheld data using cross validation.  </w:t>
      </w:r>
      <w:commentRangeEnd w:id="3"/>
      <w:r>
        <w:rPr>
          <w:rStyle w:val="CommentReference"/>
        </w:rPr>
        <w:commentReference w:id="3"/>
      </w:r>
    </w:p>
    <w:p w14:paraId="01DF6C6D"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17C5641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6982754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734F554B"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45880F94"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0FCA742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415230F2" w:rsidR="000231B9" w:rsidRDefault="008F4A97" w:rsidP="00FD7F84">
      <w:pPr>
        <w:widowControl w:val="0"/>
        <w:autoSpaceDE w:val="0"/>
        <w:autoSpaceDN w:val="0"/>
        <w:adjustRightInd w:val="0"/>
        <w:spacing w:after="240"/>
        <w:rPr>
          <w:rFonts w:ascii="Arial" w:hAnsi="Arial" w:cs="Arial"/>
          <w:color w:val="000000"/>
          <w:sz w:val="20"/>
          <w:szCs w:val="20"/>
        </w:rPr>
      </w:pPr>
      <w:r>
        <w:rPr>
          <w:rFonts w:ascii="Arial" w:hAnsi="Arial" w:cs="Arial"/>
          <w:b/>
          <w:bCs/>
          <w:color w:val="000000"/>
          <w:sz w:val="20"/>
          <w:szCs w:val="20"/>
        </w:rPr>
        <w:t>Figure 1. Fisher’s geometric model and approaches to infer dimensionality. A.</w:t>
      </w:r>
      <w:r>
        <w:rPr>
          <w:rFonts w:ascii="Arial" w:hAnsi="Arial" w:cs="Arial"/>
          <w:color w:val="000000"/>
          <w:sz w:val="20"/>
          <w:szCs w:val="20"/>
        </w:rPr>
        <w:t xml:space="preserve"> In Fisher’s geometric model, traits have independent effects on fitness, and mutations are represented by vectors in phenotype space, where the new mutant genotype is represented by a new location. Fitness is determined by the distance from the optimum (denoted by gray circle).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76D8CEE1" w14:textId="38C7EEC2" w:rsidR="000231B9" w:rsidRPr="00A61656" w:rsidRDefault="000231B9" w:rsidP="00A61656">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Methods</w:t>
      </w:r>
    </w:p>
    <w:p w14:paraId="49F1438B" w14:textId="5D446AA1" w:rsidR="00E53292" w:rsidRDefault="009B3EC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w:t>
      </w:r>
      <w:r w:rsidR="00FD7F84">
        <w:rPr>
          <w:rFonts w:ascii="Arial" w:hAnsi="Arial" w:cs="Arial"/>
          <w:color w:val="000000"/>
          <w:sz w:val="22"/>
          <w:szCs w:val="22"/>
        </w:rPr>
        <w:t>e consider an explicit model of phenotypic evolution based on</w:t>
      </w:r>
      <w:r w:rsidR="008527D2">
        <w:rPr>
          <w:rFonts w:ascii="Arial" w:hAnsi="Arial" w:cs="Arial"/>
          <w:color w:val="000000"/>
          <w:sz w:val="22"/>
          <w:szCs w:val="22"/>
        </w:rPr>
        <w:t xml:space="preserve"> Fisher’s Geometric Model </w:t>
      </w:r>
      <w:r w:rsidR="008527D2">
        <w:rPr>
          <w:rFonts w:ascii="Arial" w:hAnsi="Arial" w:cs="Arial"/>
          <w:color w:val="000000"/>
          <w:sz w:val="22"/>
          <w:szCs w:val="22"/>
        </w:rPr>
        <w:fldChar w:fldCharType="begin" w:fldLock="1"/>
      </w:r>
      <w:r w:rsidR="00E111CB">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8527D2">
        <w:rPr>
          <w:rFonts w:ascii="Arial" w:hAnsi="Arial" w:cs="Arial"/>
          <w:color w:val="000000"/>
          <w:sz w:val="22"/>
          <w:szCs w:val="22"/>
        </w:rPr>
        <w:fldChar w:fldCharType="separate"/>
      </w:r>
      <w:r w:rsidR="008527D2" w:rsidRPr="008527D2">
        <w:rPr>
          <w:rFonts w:ascii="Arial" w:hAnsi="Arial" w:cs="Arial"/>
          <w:noProof/>
          <w:color w:val="000000"/>
          <w:sz w:val="22"/>
          <w:szCs w:val="22"/>
        </w:rPr>
        <w:t>(Fisher 1930)</w:t>
      </w:r>
      <w:r w:rsidR="008527D2">
        <w:rPr>
          <w:rFonts w:ascii="Arial" w:hAnsi="Arial" w:cs="Arial"/>
          <w:color w:val="000000"/>
          <w:sz w:val="22"/>
          <w:szCs w:val="22"/>
        </w:rPr>
        <w:fldChar w:fldCharType="end"/>
      </w:r>
      <w:r w:rsidR="00FD7F84">
        <w:rPr>
          <w:rFonts w:ascii="Arial" w:hAnsi="Arial" w:cs="Arial"/>
          <w:color w:val="000000"/>
          <w:sz w:val="22"/>
          <w:szCs w:val="22"/>
        </w:rPr>
        <w:t xml:space="preserve">. In this </w:t>
      </w:r>
      <w:r w:rsidR="008527D2">
        <w:rPr>
          <w:rFonts w:ascii="Arial" w:hAnsi="Arial" w:cs="Arial"/>
          <w:color w:val="000000"/>
          <w:sz w:val="22"/>
          <w:szCs w:val="22"/>
        </w:rPr>
        <w:t xml:space="preserve">model, phenotypes are depicted as orthogonal axes in a </w:t>
      </w:r>
      <w:r w:rsidR="008527D2">
        <w:rPr>
          <w:rFonts w:ascii="Arial" w:hAnsi="Arial" w:cs="Arial"/>
          <w:i/>
          <w:color w:val="000000"/>
          <w:sz w:val="22"/>
          <w:szCs w:val="22"/>
        </w:rPr>
        <w:t>d</w:t>
      </w:r>
      <w:r w:rsidR="008527D2">
        <w:rPr>
          <w:rFonts w:ascii="Arial" w:hAnsi="Arial" w:cs="Arial"/>
          <w:color w:val="000000"/>
          <w:sz w:val="22"/>
          <w:szCs w:val="22"/>
        </w:rPr>
        <w:t>-dimensional space, with the number of dimensions</w:t>
      </w:r>
      <w:r w:rsidR="004B5991">
        <w:rPr>
          <w:rFonts w:ascii="Arial" w:hAnsi="Arial" w:cs="Arial"/>
          <w:color w:val="000000"/>
          <w:sz w:val="22"/>
          <w:szCs w:val="22"/>
        </w:rPr>
        <w:t xml:space="preserve">, </w:t>
      </w:r>
      <w:r w:rsidR="008527D2">
        <w:rPr>
          <w:rFonts w:ascii="Arial" w:hAnsi="Arial" w:cs="Arial"/>
          <w:i/>
          <w:color w:val="000000"/>
          <w:sz w:val="22"/>
          <w:szCs w:val="22"/>
        </w:rPr>
        <w:t>d</w:t>
      </w:r>
      <w:r w:rsidR="004B5991">
        <w:rPr>
          <w:rFonts w:ascii="Arial" w:hAnsi="Arial" w:cs="Arial"/>
          <w:i/>
          <w:color w:val="000000"/>
          <w:sz w:val="22"/>
          <w:szCs w:val="22"/>
        </w:rPr>
        <w:t>,</w:t>
      </w:r>
      <w:r w:rsidR="00514E6A">
        <w:rPr>
          <w:rFonts w:ascii="Arial" w:hAnsi="Arial" w:cs="Arial"/>
          <w:color w:val="000000"/>
          <w:sz w:val="22"/>
          <w:szCs w:val="22"/>
        </w:rPr>
        <w:t xml:space="preserve"> representing the number of traits</w:t>
      </w:r>
      <w:r w:rsidR="008527D2">
        <w:rPr>
          <w:rFonts w:ascii="Arial" w:hAnsi="Arial" w:cs="Arial"/>
          <w:color w:val="000000"/>
          <w:sz w:val="22"/>
          <w:szCs w:val="22"/>
        </w:rPr>
        <w:t xml:space="preserve"> possibly relevant in this space. Organisms </w:t>
      </w:r>
      <w:r>
        <w:rPr>
          <w:rFonts w:ascii="Arial" w:hAnsi="Arial" w:cs="Arial"/>
          <w:color w:val="000000"/>
          <w:sz w:val="22"/>
          <w:szCs w:val="22"/>
        </w:rPr>
        <w:t xml:space="preserve">are depicted as points in this </w:t>
      </w:r>
      <w:r>
        <w:rPr>
          <w:rFonts w:ascii="Arial" w:hAnsi="Arial" w:cs="Arial"/>
          <w:i/>
          <w:color w:val="000000"/>
          <w:sz w:val="22"/>
          <w:szCs w:val="22"/>
        </w:rPr>
        <w:t>d</w:t>
      </w:r>
      <w:r w:rsidR="008527D2">
        <w:rPr>
          <w:rFonts w:ascii="Arial" w:hAnsi="Arial" w:cs="Arial"/>
          <w:color w:val="000000"/>
          <w:sz w:val="22"/>
          <w:szCs w:val="22"/>
        </w:rPr>
        <w:t xml:space="preserve">-dimensional space, with </w:t>
      </w:r>
      <w:r>
        <w:rPr>
          <w:rFonts w:ascii="Arial" w:hAnsi="Arial" w:cs="Arial"/>
          <w:color w:val="000000"/>
          <w:sz w:val="22"/>
          <w:szCs w:val="22"/>
        </w:rPr>
        <w:t xml:space="preserve">their position determined by the combination of phenotypes represented by that particular organism. An organism’s absolute fitness in a particular environment is determined by a function </w:t>
      </w:r>
      <w:r w:rsidR="00E53292">
        <w:rPr>
          <w:rFonts w:ascii="Arial" w:hAnsi="Arial" w:cs="Arial"/>
          <w:color w:val="000000"/>
          <w:sz w:val="22"/>
          <w:szCs w:val="22"/>
        </w:rPr>
        <w:t>of its distance from an optimal phenotype</w:t>
      </w:r>
      <w:r w:rsidR="00514E6A">
        <w:rPr>
          <w:rFonts w:ascii="Arial" w:hAnsi="Arial" w:cs="Arial"/>
          <w:color w:val="000000"/>
          <w:sz w:val="22"/>
          <w:szCs w:val="22"/>
        </w:rPr>
        <w:t xml:space="preserve">. </w:t>
      </w:r>
    </w:p>
    <w:p w14:paraId="1AB30A18" w14:textId="7ED3AF63" w:rsidR="00D61852" w:rsidRDefault="00E111CB"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4"/>
      <w:r>
        <w:rPr>
          <w:rFonts w:ascii="Arial" w:hAnsi="Arial" w:cs="Arial"/>
          <w:color w:val="000000"/>
          <w:sz w:val="22"/>
          <w:szCs w:val="22"/>
        </w:rPr>
        <w:t xml:space="preserve">ut is not generally true if the interactions between traits differ between conditions. </w:t>
      </w:r>
      <w:commentRangeEnd w:id="4"/>
      <w:r>
        <w:rPr>
          <w:rStyle w:val="CommentReference"/>
        </w:rPr>
        <w:commentReference w:id="4"/>
      </w:r>
      <w:r>
        <w:rPr>
          <w:rFonts w:ascii="Arial" w:hAnsi="Arial" w:cs="Arial"/>
          <w:color w:val="000000"/>
          <w:sz w:val="22"/>
          <w:szCs w:val="22"/>
        </w:rPr>
        <w:t xml:space="preserve">Second, each trait is rescaled such that they have equal effect on fitness in a given condition. We assume this scaling holds for all conditions. </w:t>
      </w:r>
    </w:p>
    <w:p w14:paraId="6295260C" w14:textId="20F60B9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Simulation Methods</w:t>
      </w:r>
    </w:p>
    <w:p w14:paraId="7C756034" w14:textId="2CA57470" w:rsidR="00D03ABE" w:rsidRDefault="00D03ABE" w:rsidP="00D03ABE">
      <w:pPr>
        <w:widowControl w:val="0"/>
        <w:autoSpaceDE w:val="0"/>
        <w:autoSpaceDN w:val="0"/>
        <w:adjustRightInd w:val="0"/>
        <w:spacing w:after="240" w:line="288" w:lineRule="auto"/>
        <w:rPr>
          <w:rFonts w:ascii="Arial" w:hAnsi="Arial" w:cs="Arial"/>
          <w:color w:val="000000"/>
          <w:sz w:val="22"/>
          <w:szCs w:val="22"/>
        </w:rPr>
      </w:pPr>
      <w:r>
        <w:rPr>
          <w:rFonts w:ascii="Helvetica Neue" w:hAnsi="Helvetica Neue" w:cs="Helvetica Neue"/>
          <w:color w:val="000000"/>
          <w:sz w:val="22"/>
          <w:szCs w:val="22"/>
        </w:rPr>
        <w:t>T</w:t>
      </w:r>
      <w:r>
        <w:rPr>
          <w:rFonts w:ascii="Arial" w:hAnsi="Arial" w:cs="Arial"/>
          <w:color w:val="000000"/>
          <w:sz w:val="22"/>
          <w:szCs w:val="22"/>
        </w:rPr>
        <w:t xml:space="preserve">o </w:t>
      </w:r>
      <w:r w:rsidR="00810FAF">
        <w:rPr>
          <w:rFonts w:ascii="Arial" w:hAnsi="Arial" w:cs="Arial"/>
          <w:color w:val="000000"/>
          <w:sz w:val="22"/>
          <w:szCs w:val="22"/>
        </w:rPr>
        <w:t>test our</w:t>
      </w:r>
      <w:r>
        <w:rPr>
          <w:rFonts w:ascii="Arial" w:hAnsi="Arial" w:cs="Arial"/>
          <w:color w:val="000000"/>
          <w:sz w:val="22"/>
          <w:szCs w:val="22"/>
        </w:rPr>
        <w:t xml:space="preserve"> method</w:t>
      </w:r>
      <w:r w:rsidR="00810FAF">
        <w:rPr>
          <w:rFonts w:ascii="Arial" w:hAnsi="Arial" w:cs="Arial"/>
          <w:color w:val="000000"/>
          <w:sz w:val="22"/>
          <w:szCs w:val="22"/>
        </w:rPr>
        <w:t xml:space="preserve"> for estimating the phenotypic space from fitness data</w:t>
      </w:r>
      <w:r>
        <w:rPr>
          <w:rFonts w:ascii="Arial" w:hAnsi="Arial" w:cs="Arial"/>
          <w:color w:val="000000"/>
          <w:sz w:val="22"/>
          <w:szCs w:val="22"/>
        </w:rPr>
        <w:t xml:space="preserve">, we perform a simulation study. First, we simulate data that fits our phenotypic model and then feed the corresponding data into our method to infer the phenotype space and number of fitness-relevant phenotypes. To do this, we simulate an n−dimensional phenotype space by randomly placing the ancestor on the surface of the n−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 For simplicity and consistency with previous literature, we start with a Gaussian function of distance. </w:t>
      </w:r>
    </w:p>
    <w:p w14:paraId="69C38F1C" w14:textId="6E46B99B" w:rsidR="0062520A" w:rsidRDefault="0062520A"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keep our simulation data realistic, we also simulate</w:t>
      </w:r>
      <w:r w:rsidR="006821EB">
        <w:rPr>
          <w:rFonts w:ascii="Arial" w:hAnsi="Arial" w:cs="Arial"/>
          <w:color w:val="000000"/>
          <w:sz w:val="22"/>
          <w:szCs w:val="22"/>
        </w:rPr>
        <w:t xml:space="preserve"> Gaussian</w:t>
      </w:r>
      <w:r>
        <w:rPr>
          <w:rFonts w:ascii="Arial" w:hAnsi="Arial" w:cs="Arial"/>
          <w:color w:val="000000"/>
          <w:sz w:val="22"/>
          <w:szCs w:val="22"/>
        </w:rPr>
        <w:t xml:space="preserve"> measurement noise to ensure our estimation can properly handle realistic levels of noise from fitness measurement studie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mendeley" : { "formattedCitation" : "(Venkataram et al. 2016)", "plainTextFormattedCitation" : "(Venkataram et al. 2016)", "previouslyFormattedCitation" : "(Venkataram et al.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Venkataram et al. 2016)</w:t>
      </w:r>
      <w:r>
        <w:rPr>
          <w:rFonts w:ascii="Arial" w:hAnsi="Arial" w:cs="Arial"/>
          <w:color w:val="000000"/>
          <w:sz w:val="22"/>
          <w:szCs w:val="22"/>
        </w:rPr>
        <w:fldChar w:fldCharType="end"/>
      </w:r>
      <w:r>
        <w:rPr>
          <w:rFonts w:ascii="Arial" w:hAnsi="Arial" w:cs="Arial"/>
          <w:color w:val="000000"/>
          <w:sz w:val="22"/>
          <w:szCs w:val="22"/>
        </w:rPr>
        <w:t>.</w:t>
      </w:r>
    </w:p>
    <w:p w14:paraId="0EE18343" w14:textId="481C9D0F" w:rsid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 xml:space="preserve">Estimation </w:t>
      </w:r>
      <w:commentRangeStart w:id="5"/>
      <w:r w:rsidRPr="00D03ABE">
        <w:rPr>
          <w:rFonts w:ascii="Arial" w:hAnsi="Arial" w:cs="Arial"/>
          <w:i/>
          <w:color w:val="000000"/>
          <w:sz w:val="22"/>
          <w:szCs w:val="22"/>
        </w:rPr>
        <w:t>Methods</w:t>
      </w:r>
      <w:commentRangeEnd w:id="5"/>
      <w:r w:rsidR="003F1DFD">
        <w:rPr>
          <w:rStyle w:val="CommentReference"/>
        </w:rPr>
        <w:commentReference w:id="5"/>
      </w:r>
    </w:p>
    <w:p w14:paraId="7FCE826D" w14:textId="4C3B34A1" w:rsidR="003F1DFD" w:rsidRDefault="008E4F2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phenotypic space of our model from a set of mutants, we use</w:t>
      </w:r>
      <w:r w:rsidR="00CC0C0C">
        <w:rPr>
          <w:rFonts w:ascii="Arial" w:hAnsi="Arial" w:cs="Arial"/>
          <w:color w:val="000000"/>
          <w:sz w:val="22"/>
          <w:szCs w:val="22"/>
        </w:rPr>
        <w:t xml:space="preserve"> an optimization technique on the</w:t>
      </w:r>
      <w:r>
        <w:rPr>
          <w:rFonts w:ascii="Arial" w:hAnsi="Arial" w:cs="Arial"/>
          <w:color w:val="000000"/>
          <w:sz w:val="22"/>
          <w:szCs w:val="22"/>
        </w:rPr>
        <w:t xml:space="preserve"> relative fitness values</w:t>
      </w:r>
      <w:r w:rsidR="00CC0C0C">
        <w:rPr>
          <w:rFonts w:ascii="Arial" w:hAnsi="Arial" w:cs="Arial"/>
          <w:color w:val="000000"/>
          <w:sz w:val="22"/>
          <w:szCs w:val="22"/>
        </w:rPr>
        <w:t xml:space="preserve"> of the set of mutants</w:t>
      </w:r>
      <w:r>
        <w:rPr>
          <w:rFonts w:ascii="Arial" w:hAnsi="Arial" w:cs="Arial"/>
          <w:color w:val="000000"/>
          <w:sz w:val="22"/>
          <w:szCs w:val="22"/>
        </w:rPr>
        <w:t xml:space="preserve"> across subtle environmental perturbat</w:t>
      </w:r>
      <w:r w:rsidR="00CC0C0C">
        <w:rPr>
          <w:rFonts w:ascii="Arial" w:hAnsi="Arial" w:cs="Arial"/>
          <w:color w:val="000000"/>
          <w:sz w:val="22"/>
          <w:szCs w:val="22"/>
        </w:rPr>
        <w:t xml:space="preserve">ions. For a given number of traits </w:t>
      </w:r>
      <w:r w:rsidR="00CC0C0C">
        <w:rPr>
          <w:rFonts w:ascii="Arial" w:hAnsi="Arial" w:cs="Arial"/>
          <w:i/>
          <w:color w:val="000000"/>
          <w:sz w:val="22"/>
          <w:szCs w:val="22"/>
        </w:rPr>
        <w:t>D</w:t>
      </w:r>
      <w:r w:rsidR="00CC0C0C">
        <w:rPr>
          <w:rFonts w:ascii="Arial" w:hAnsi="Arial" w:cs="Arial"/>
          <w:color w:val="000000"/>
          <w:sz w:val="22"/>
          <w:szCs w:val="22"/>
        </w:rPr>
        <w:t>, we aim to find the positions of mutants, optima, and the ancestor that best fits our relative fitness data. We do this by finding the parameters that minimize the function:</w:t>
      </w:r>
    </w:p>
    <w:p w14:paraId="0F87E21E" w14:textId="2972FB8A" w:rsidR="00505574" w:rsidRPr="00505574" w:rsidRDefault="00614A86" w:rsidP="00505574">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6C6CD5AC" w14:textId="79C7A4C8" w:rsidR="00505574" w:rsidRDefault="00512255" w:rsidP="008F4A97">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relative measure of the </w:t>
      </w:r>
      <w:commentRangeStart w:id="6"/>
      <w:r>
        <w:rPr>
          <w:rFonts w:ascii="Arial" w:eastAsiaTheme="minorEastAsia" w:hAnsi="Arial" w:cs="Arial"/>
          <w:color w:val="000000"/>
          <w:sz w:val="22"/>
          <w:szCs w:val="22"/>
        </w:rPr>
        <w:t xml:space="preserve">measurement uncertainty (see SI). </w:t>
      </w:r>
      <w:commentRangeEnd w:id="6"/>
      <w:r w:rsidR="00E9642C">
        <w:rPr>
          <w:rStyle w:val="CommentReference"/>
        </w:rPr>
        <w:commentReference w:id="6"/>
      </w:r>
    </w:p>
    <w:p w14:paraId="3F7585B6" w14:textId="0A1046B0" w:rsidR="00165B69" w:rsidRDefault="00512255" w:rsidP="008F4A97">
      <w:pPr>
        <w:widowControl w:val="0"/>
        <w:autoSpaceDE w:val="0"/>
        <w:autoSpaceDN w:val="0"/>
        <w:adjustRightInd w:val="0"/>
        <w:spacing w:after="240" w:line="288" w:lineRule="auto"/>
        <w:rPr>
          <w:rFonts w:ascii="Arial" w:hAnsi="Arial" w:cs="Arial"/>
          <w:color w:val="000000"/>
          <w:sz w:val="22"/>
          <w:szCs w:val="22"/>
        </w:rPr>
      </w:pPr>
      <w:r>
        <w:rPr>
          <w:rFonts w:ascii="Arial" w:eastAsiaTheme="minorEastAsia" w:hAnsi="Arial" w:cs="Arial"/>
          <w:color w:val="000000"/>
          <w:sz w:val="22"/>
          <w:szCs w:val="22"/>
        </w:rPr>
        <w:t xml:space="preserve">Using a global optimization technique to find the parameter values minimize this score for each number of dimensions, </w:t>
      </w:r>
    </w:p>
    <w:p w14:paraId="395CA3FE" w14:textId="77777777" w:rsidR="008E4F25" w:rsidRDefault="008E4F25" w:rsidP="008E4F25">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estimate the number of dimensions and avoid overfitting, we use a cross validation scheme (Fig 2). That is, we divide our data into 5 distinct sets (500 mutants into 5 groups of 100 and 60 conditions into 5 groups of 12).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to ensure the best model prevails regardless of choice of test set. </w:t>
      </w:r>
    </w:p>
    <w:p w14:paraId="33F7F13C" w14:textId="550DE824"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7"/>
      <w:r>
        <w:rPr>
          <w:rFonts w:ascii="Arial" w:hAnsi="Arial" w:cs="Arial"/>
          <w:b/>
          <w:bCs/>
          <w:color w:val="000000"/>
          <w:sz w:val="22"/>
          <w:szCs w:val="22"/>
        </w:rPr>
        <w:t>Results</w:t>
      </w:r>
      <w:commentRangeEnd w:id="7"/>
      <w:r w:rsidR="00D03ABE">
        <w:rPr>
          <w:rStyle w:val="CommentReference"/>
        </w:rPr>
        <w:commentReference w:id="7"/>
      </w:r>
    </w:p>
    <w:p w14:paraId="773C3E92" w14:textId="1823CBBB" w:rsidR="00084EBA" w:rsidRDefault="00084EBA" w:rsidP="008F4A97">
      <w:pPr>
        <w:widowControl w:val="0"/>
        <w:autoSpaceDE w:val="0"/>
        <w:autoSpaceDN w:val="0"/>
        <w:adjustRightInd w:val="0"/>
        <w:spacing w:after="240" w:line="288" w:lineRule="auto"/>
        <w:rPr>
          <w:rFonts w:ascii="Arial" w:hAnsi="Arial" w:cs="Arial"/>
          <w:color w:val="000000"/>
          <w:sz w:val="22"/>
          <w:szCs w:val="22"/>
        </w:rPr>
      </w:pPr>
    </w:p>
    <w:p w14:paraId="22411189" w14:textId="03AC3C4F" w:rsidR="006559E7" w:rsidRDefault="006559E7" w:rsidP="008F4A97">
      <w:pPr>
        <w:widowControl w:val="0"/>
        <w:autoSpaceDE w:val="0"/>
        <w:autoSpaceDN w:val="0"/>
        <w:adjustRightInd w:val="0"/>
        <w:spacing w:after="240" w:line="288" w:lineRule="auto"/>
        <w:rPr>
          <w:rFonts w:ascii="Arial" w:hAnsi="Arial" w:cs="Arial"/>
          <w:color w:val="000000"/>
          <w:sz w:val="22"/>
          <w:szCs w:val="22"/>
        </w:rPr>
      </w:pPr>
    </w:p>
    <w:p w14:paraId="658B0AD7" w14:textId="11CC8B59" w:rsidR="00AB1A44" w:rsidRDefault="00AB1A44"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noProof/>
          <w:color w:val="000000"/>
          <w:sz w:val="22"/>
          <w:szCs w:val="22"/>
        </w:rPr>
        <w:drawing>
          <wp:anchor distT="0" distB="0" distL="114300" distR="114300" simplePos="0" relativeHeight="251659264" behindDoc="0" locked="0" layoutInCell="1" allowOverlap="1" wp14:anchorId="0F2FA0CE" wp14:editId="69E98358">
            <wp:simplePos x="0" y="0"/>
            <wp:positionH relativeFrom="column">
              <wp:posOffset>168275</wp:posOffset>
            </wp:positionH>
            <wp:positionV relativeFrom="paragraph">
              <wp:posOffset>346710</wp:posOffset>
            </wp:positionV>
            <wp:extent cx="5632450" cy="4233545"/>
            <wp:effectExtent l="0" t="0" r="6350" b="8255"/>
            <wp:wrapTopAndBottom/>
            <wp:docPr id="2" name="Picture 2" descr="../DissertationProposal/method_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ertationProposal/method_fig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2450" cy="4233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68E32" w14:textId="0D7D0F9C" w:rsidR="006559E7" w:rsidRPr="00DC20FE" w:rsidRDefault="006559E7" w:rsidP="00DC20FE">
      <w:pPr>
        <w:widowControl w:val="0"/>
        <w:autoSpaceDE w:val="0"/>
        <w:autoSpaceDN w:val="0"/>
        <w:adjustRightInd w:val="0"/>
        <w:spacing w:after="240"/>
        <w:jc w:val="both"/>
        <w:rPr>
          <w:rFonts w:ascii="Arial" w:hAnsi="Arial" w:cs="Arial"/>
          <w:color w:val="000000"/>
          <w:sz w:val="20"/>
          <w:szCs w:val="20"/>
        </w:rPr>
      </w:pPr>
      <w:r w:rsidRPr="006559E7">
        <w:rPr>
          <w:rFonts w:ascii="Arial" w:hAnsi="Arial" w:cs="Arial"/>
          <w:b/>
          <w:color w:val="000000"/>
          <w:sz w:val="20"/>
          <w:szCs w:val="20"/>
        </w:rPr>
        <w:t>Figure 2. Cross validation scheme and simulation results. 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8"/>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8"/>
      <w:r w:rsidR="00D03ABE">
        <w:rPr>
          <w:rStyle w:val="CommentReference"/>
        </w:rPr>
        <w:commentReference w:id="8"/>
      </w:r>
      <w:r w:rsidRPr="006559E7">
        <w:rPr>
          <w:rFonts w:ascii="Arial" w:hAnsi="Arial" w:cs="Arial"/>
          <w:color w:val="000000"/>
          <w:sz w:val="20"/>
          <w:szCs w:val="20"/>
        </w:rPr>
        <w:t xml:space="preserve">of the estimated dimensionality and true dimensionality </w:t>
      </w:r>
      <w:r w:rsidR="00DC20FE">
        <w:rPr>
          <w:rFonts w:ascii="Arial" w:hAnsi="Arial" w:cs="Arial"/>
          <w:color w:val="000000"/>
          <w:sz w:val="20"/>
          <w:szCs w:val="20"/>
        </w:rPr>
        <w:t>across various simulations with simulated measurement error of (</w:t>
      </w:r>
      <m:oMath>
        <m:sSup>
          <m:sSupPr>
            <m:ctrlPr>
              <w:rPr>
                <w:rFonts w:ascii="Cambria Math" w:hAnsi="Cambria Math" w:cs="Arial"/>
                <w:i/>
                <w:color w:val="000000"/>
                <w:sz w:val="20"/>
                <w:szCs w:val="20"/>
              </w:rPr>
            </m:ctrlPr>
          </m:sSupPr>
          <m:e>
            <m:r>
              <w:rPr>
                <w:rFonts w:ascii="Cambria Math" w:hAnsi="Cambria Math" w:cs="Arial"/>
                <w:color w:val="000000"/>
                <w:sz w:val="20"/>
                <w:szCs w:val="20"/>
              </w:rPr>
              <m:t>σ</m:t>
            </m:r>
          </m:e>
          <m:sup>
            <m:r>
              <w:rPr>
                <w:rFonts w:ascii="Cambria Math" w:hAnsi="Cambria Math" w:cs="Arial"/>
                <w:color w:val="000000"/>
                <w:sz w:val="20"/>
                <w:szCs w:val="20"/>
              </w:rPr>
              <m:t>2</m:t>
            </m:r>
          </m:sup>
        </m:sSup>
        <m:r>
          <w:rPr>
            <w:rFonts w:ascii="Cambria Math" w:hAnsi="Cambria Math" w:cs="Arial"/>
            <w:color w:val="000000"/>
            <w:sz w:val="20"/>
            <w:szCs w:val="20"/>
          </w:rPr>
          <m:t>=0.01)</m:t>
        </m:r>
      </m:oMath>
      <w:r w:rsidR="00DC20FE">
        <w:rPr>
          <w:rFonts w:ascii="Arial" w:hAnsi="Arial" w:cs="Arial"/>
          <w:color w:val="000000"/>
          <w:sz w:val="20"/>
          <w:szCs w:val="20"/>
        </w:rPr>
        <w:t xml:space="preserve">. </w:t>
      </w:r>
      <w:commentRangeStart w:id="9"/>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9"/>
      <w:r w:rsidR="00D03ABE">
        <w:rPr>
          <w:rStyle w:val="CommentReference"/>
        </w:rPr>
        <w:commentReference w:id="9"/>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02C89B88" w14:textId="650359FD" w:rsidR="00D03ABE" w:rsidRDefault="00D03AB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i/>
          <w:color w:val="000000"/>
          <w:sz w:val="22"/>
          <w:szCs w:val="22"/>
        </w:rPr>
        <w:t>Result 1: In simplest cases, our method works</w:t>
      </w:r>
    </w:p>
    <w:p w14:paraId="4CA037D9" w14:textId="30A5DC8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a: we capture the correct number of dimensions</w:t>
      </w:r>
    </w:p>
    <w:p w14:paraId="398B50C1" w14:textId="443F13D5"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b: we capture a reasonable space</w:t>
      </w:r>
    </w:p>
    <w:p w14:paraId="660AB7EE" w14:textId="1A77D3EB"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c: we capture</w:t>
      </w:r>
      <w:r w:rsidR="00AE5D6D">
        <w:rPr>
          <w:rFonts w:ascii="Arial" w:hAnsi="Arial" w:cs="Arial"/>
          <w:i/>
          <w:color w:val="000000"/>
          <w:sz w:val="22"/>
          <w:szCs w:val="22"/>
        </w:rPr>
        <w:t xml:space="preserve"> “</w:t>
      </w:r>
      <w:r w:rsidR="002D14C9">
        <w:rPr>
          <w:rFonts w:ascii="Arial" w:hAnsi="Arial" w:cs="Arial"/>
          <w:i/>
          <w:color w:val="000000"/>
          <w:sz w:val="22"/>
          <w:szCs w:val="22"/>
        </w:rPr>
        <w:t>true”</w:t>
      </w:r>
      <w:r w:rsidRPr="00D03ABE">
        <w:rPr>
          <w:rFonts w:ascii="Arial" w:hAnsi="Arial" w:cs="Arial"/>
          <w:i/>
          <w:color w:val="000000"/>
          <w:sz w:val="22"/>
          <w:szCs w:val="22"/>
        </w:rPr>
        <w:t xml:space="preserve"> fitness better </w:t>
      </w:r>
      <w:r w:rsidR="006F1A0B">
        <w:rPr>
          <w:rFonts w:ascii="Arial" w:hAnsi="Arial" w:cs="Arial"/>
          <w:i/>
          <w:color w:val="000000"/>
          <w:sz w:val="22"/>
          <w:szCs w:val="22"/>
        </w:rPr>
        <w:t>than</w:t>
      </w:r>
      <w:r w:rsidRPr="00D03ABE">
        <w:rPr>
          <w:rFonts w:ascii="Arial" w:hAnsi="Arial" w:cs="Arial"/>
          <w:i/>
          <w:color w:val="000000"/>
          <w:sz w:val="22"/>
          <w:szCs w:val="22"/>
        </w:rPr>
        <w:t xml:space="preserve"> </w:t>
      </w:r>
      <w:r w:rsidR="006F1A0B">
        <w:rPr>
          <w:rFonts w:ascii="Arial" w:hAnsi="Arial" w:cs="Arial"/>
          <w:i/>
          <w:color w:val="000000"/>
          <w:sz w:val="22"/>
          <w:szCs w:val="22"/>
        </w:rPr>
        <w:t>the simulated error</w:t>
      </w:r>
    </w:p>
    <w:p w14:paraId="683BB134" w14:textId="4A55736F"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computational method accurately estimates the true number of dimensions using this method (Fig 2B), particularly for a low number of dimensions in preliminary simulations. Moreover, it seems like our method, if anything, is prone to overestimating the number of dimensions, indicating that we should be confident that a result is an upper bound on the true underlying dimensionality. </w:t>
      </w:r>
    </w:p>
    <w:p w14:paraId="550A16E5" w14:textId="4AF7CEAC"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addition to our models estimating the true dimensionality of simulated data well, it is also able to accurately estimate the relative fitness of test data (Fig. 2C), fitting the underlying simulated data better than the noisy measurements passed into the model. This means that our cross validation scheme properly accounts for measurement error and finds the true underlying fitness values. </w:t>
      </w:r>
    </w:p>
    <w:p w14:paraId="4B275A46" w14:textId="1767BCC3" w:rsidR="001F70EB" w:rsidRDefault="00D03ABE"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Result 2: Sensitivity of our method to isotropy of selection and mutation</w:t>
      </w:r>
    </w:p>
    <w:p w14:paraId="326596E9" w14:textId="4AE28360" w:rsidR="00D61852" w:rsidRPr="00D61852" w:rsidRDefault="00D61852" w:rsidP="00D61852">
      <w:pPr>
        <w:widowControl w:val="0"/>
        <w:autoSpaceDE w:val="0"/>
        <w:autoSpaceDN w:val="0"/>
        <w:adjustRightInd w:val="0"/>
        <w:spacing w:after="240" w:line="288" w:lineRule="auto"/>
        <w:rPr>
          <w:rFonts w:ascii="Arial" w:hAnsi="Arial" w:cs="Arial"/>
          <w:color w:val="000000"/>
          <w:sz w:val="22"/>
          <w:szCs w:val="22"/>
        </w:rPr>
      </w:pPr>
      <w:r w:rsidRPr="00D61852">
        <w:rPr>
          <w:rFonts w:ascii="Arial" w:hAnsi="Arial" w:cs="Arial"/>
          <w:color w:val="000000"/>
          <w:sz w:val="22"/>
          <w:szCs w:val="22"/>
        </w:rPr>
        <w:t>The 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have the effect of lowering the dispersion of mutants in the dimension corresponding with that trait. </w:t>
      </w:r>
    </w:p>
    <w:p w14:paraId="41774390" w14:textId="42612A70" w:rsidR="00D03ABE" w:rsidRPr="00D03ABE" w:rsidRDefault="00D61852"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 </w:t>
      </w:r>
      <w:r w:rsidR="006F1A0B">
        <w:rPr>
          <w:rFonts w:ascii="Arial" w:hAnsi="Arial" w:cs="Arial"/>
          <w:i/>
          <w:color w:val="000000"/>
          <w:sz w:val="22"/>
          <w:szCs w:val="22"/>
        </w:rPr>
        <w:t xml:space="preserve">[TBD] but 2a could be selection and 2b could be mutation. Maybe show some figure to explain rescaling in terms of fitness. Probably include something </w:t>
      </w:r>
      <w:r w:rsidR="007A5EDE">
        <w:rPr>
          <w:rFonts w:ascii="Arial" w:hAnsi="Arial" w:cs="Arial"/>
          <w:i/>
          <w:color w:val="000000"/>
          <w:sz w:val="22"/>
          <w:szCs w:val="22"/>
        </w:rPr>
        <w:t>about measurement error in here (and how measurement error x anisotropy effect sensitivity)</w:t>
      </w:r>
    </w:p>
    <w:p w14:paraId="35F90A6B" w14:textId="4EB12448" w:rsidR="001F70EB"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3: </w:t>
      </w:r>
      <w:r w:rsidR="001F70EB">
        <w:rPr>
          <w:rFonts w:ascii="Arial" w:hAnsi="Arial" w:cs="Arial"/>
          <w:i/>
          <w:color w:val="000000"/>
          <w:sz w:val="22"/>
          <w:szCs w:val="22"/>
        </w:rPr>
        <w:t>Identification of classes of mutations with outlier behavior</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508EFDDF" w:rsidR="003136F5" w:rsidRPr="003136F5" w:rsidRDefault="006F1A0B" w:rsidP="008F4A97">
      <w:pPr>
        <w:widowControl w:val="0"/>
        <w:autoSpaceDE w:val="0"/>
        <w:autoSpaceDN w:val="0"/>
        <w:adjustRightInd w:val="0"/>
        <w:spacing w:after="240" w:line="288" w:lineRule="auto"/>
        <w:rPr>
          <w:rFonts w:ascii="Arial" w:hAnsi="Arial" w:cs="Arial"/>
          <w:i/>
          <w:color w:val="000000"/>
          <w:sz w:val="22"/>
          <w:szCs w:val="22"/>
        </w:rPr>
      </w:pPr>
      <w:commentRangeStart w:id="10"/>
      <w:r>
        <w:rPr>
          <w:rFonts w:ascii="Arial" w:hAnsi="Arial" w:cs="Arial"/>
          <w:i/>
          <w:color w:val="000000"/>
          <w:sz w:val="22"/>
          <w:szCs w:val="22"/>
        </w:rPr>
        <w:t xml:space="preserve">Result 4: </w:t>
      </w:r>
      <w:r w:rsidR="00C416F9">
        <w:rPr>
          <w:rFonts w:ascii="Arial" w:hAnsi="Arial" w:cs="Arial"/>
          <w:i/>
          <w:color w:val="000000"/>
          <w:sz w:val="22"/>
          <w:szCs w:val="22"/>
        </w:rPr>
        <w:t xml:space="preserve">Application to </w:t>
      </w:r>
      <w:proofErr w:type="spellStart"/>
      <w:r w:rsidR="00C416F9">
        <w:rPr>
          <w:rFonts w:ascii="Arial" w:hAnsi="Arial" w:cs="Arial"/>
          <w:i/>
          <w:color w:val="000000"/>
          <w:sz w:val="22"/>
          <w:szCs w:val="22"/>
        </w:rPr>
        <w:t>Hillenmeyer</w:t>
      </w:r>
      <w:proofErr w:type="spellEnd"/>
      <w:r w:rsidR="00C416F9">
        <w:rPr>
          <w:rFonts w:ascii="Arial" w:hAnsi="Arial" w:cs="Arial"/>
          <w:i/>
          <w:color w:val="000000"/>
          <w:sz w:val="22"/>
          <w:szCs w:val="22"/>
        </w:rPr>
        <w:t xml:space="preserve"> data?</w:t>
      </w:r>
      <w:commentRangeEnd w:id="10"/>
      <w:r w:rsidR="00512255">
        <w:rPr>
          <w:rStyle w:val="CommentReference"/>
        </w:rPr>
        <w:commentReference w:id="10"/>
      </w:r>
    </w:p>
    <w:p w14:paraId="0A567E90" w14:textId="77777777" w:rsidR="004B0CE4" w:rsidRDefault="008F4A97"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1841E3EE" w14:textId="32D1D011"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6D18B87F" w14:textId="6121DD05" w:rsidR="00E111CB" w:rsidRPr="00E111CB" w:rsidRDefault="004B0CE4" w:rsidP="00E111CB">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E111CB" w:rsidRPr="00E111CB">
        <w:rPr>
          <w:rFonts w:ascii="Arial" w:eastAsia="Times New Roman" w:hAnsi="Arial" w:cs="Arial"/>
          <w:noProof/>
          <w:sz w:val="22"/>
        </w:rPr>
        <w:t xml:space="preserve">Bataillon, T. &amp; Bailey, S.F., 2014. Effects of new mutations on fitness: Insights from models and data. </w:t>
      </w:r>
      <w:r w:rsidR="00E111CB" w:rsidRPr="00E111CB">
        <w:rPr>
          <w:rFonts w:ascii="Arial" w:eastAsia="Times New Roman" w:hAnsi="Arial" w:cs="Arial"/>
          <w:i/>
          <w:iCs/>
          <w:noProof/>
          <w:sz w:val="22"/>
        </w:rPr>
        <w:t>Annals of the New York Academy of Sciences</w:t>
      </w:r>
      <w:r w:rsidR="00E111CB" w:rsidRPr="00E111CB">
        <w:rPr>
          <w:rFonts w:ascii="Arial" w:eastAsia="Times New Roman" w:hAnsi="Arial" w:cs="Arial"/>
          <w:noProof/>
          <w:sz w:val="22"/>
        </w:rPr>
        <w:t>, 1320(1), pp.76–92.</w:t>
      </w:r>
    </w:p>
    <w:p w14:paraId="686ADEEA"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E111CB">
        <w:rPr>
          <w:rFonts w:ascii="Arial" w:eastAsia="Times New Roman" w:hAnsi="Arial" w:cs="Arial"/>
          <w:i/>
          <w:iCs/>
          <w:noProof/>
          <w:sz w:val="22"/>
        </w:rPr>
        <w:t>Genetics</w:t>
      </w:r>
      <w:r w:rsidRPr="00E111CB">
        <w:rPr>
          <w:rFonts w:ascii="Arial" w:eastAsia="Times New Roman" w:hAnsi="Arial" w:cs="Arial"/>
          <w:noProof/>
          <w:sz w:val="22"/>
        </w:rPr>
        <w:t>, 203(2), pp.847–862.</w:t>
      </w:r>
    </w:p>
    <w:p w14:paraId="66F69DBC"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Boyle, E.A., Li, Y.I. &amp; Pritchard, J.K., 2017. Leading Edge Perspective An Expanded View of Complex Traits: From Polygenic to Omnigenic. </w:t>
      </w:r>
      <w:r w:rsidRPr="00E111CB">
        <w:rPr>
          <w:rFonts w:ascii="Arial" w:eastAsia="Times New Roman" w:hAnsi="Arial" w:cs="Arial"/>
          <w:i/>
          <w:iCs/>
          <w:noProof/>
          <w:sz w:val="22"/>
        </w:rPr>
        <w:t>Cell</w:t>
      </w:r>
      <w:r w:rsidRPr="00E111CB">
        <w:rPr>
          <w:rFonts w:ascii="Arial" w:eastAsia="Times New Roman" w:hAnsi="Arial" w:cs="Arial"/>
          <w:noProof/>
          <w:sz w:val="22"/>
        </w:rPr>
        <w:t>, 169(7), pp.1177–1186. Available at: http://dx.doi.org/10.1016/j.cell.2017.05.038.</w:t>
      </w:r>
    </w:p>
    <w:p w14:paraId="1E0E1043"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Chou, H.-H. et al., 2011. Diminishing Returns Epistasis Among Beneficial Mutations Decelerates Adaptation. </w:t>
      </w:r>
      <w:r w:rsidRPr="00E111CB">
        <w:rPr>
          <w:rFonts w:ascii="Arial" w:eastAsia="Times New Roman" w:hAnsi="Arial" w:cs="Arial"/>
          <w:i/>
          <w:iCs/>
          <w:noProof/>
          <w:sz w:val="22"/>
        </w:rPr>
        <w:t>Science</w:t>
      </w:r>
      <w:r w:rsidRPr="00E111CB">
        <w:rPr>
          <w:rFonts w:ascii="Arial" w:eastAsia="Times New Roman" w:hAnsi="Arial" w:cs="Arial"/>
          <w:noProof/>
          <w:sz w:val="22"/>
        </w:rPr>
        <w:t>, 332(6034), pp.1190–1192. Available at: http://www.ncbi.nlm.nih.gov/pubmed/21636771%0Ahttp://www.pubmedcentral.nih.gov/articlerender.fcgi?artid=PMC3244271%0Ahttp://www.sciencemag.org/cgi/doi/10.1126/science.1203799.</w:t>
      </w:r>
    </w:p>
    <w:p w14:paraId="1C92A173"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Colosimo, P.F. et al., 2005. Widespread Parallel Evolution in. </w:t>
      </w:r>
      <w:r w:rsidRPr="00E111CB">
        <w:rPr>
          <w:rFonts w:ascii="Arial" w:eastAsia="Times New Roman" w:hAnsi="Arial" w:cs="Arial"/>
          <w:i/>
          <w:iCs/>
          <w:noProof/>
          <w:sz w:val="22"/>
        </w:rPr>
        <w:t>Science</w:t>
      </w:r>
      <w:r w:rsidRPr="00E111CB">
        <w:rPr>
          <w:rFonts w:ascii="Arial" w:eastAsia="Times New Roman" w:hAnsi="Arial" w:cs="Arial"/>
          <w:noProof/>
          <w:sz w:val="22"/>
        </w:rPr>
        <w:t>, 307(March), pp.1928–1933.</w:t>
      </w:r>
    </w:p>
    <w:p w14:paraId="40487AB7"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Fisher, R.A., 1930. </w:t>
      </w:r>
      <w:r w:rsidRPr="00E111CB">
        <w:rPr>
          <w:rFonts w:ascii="Arial" w:eastAsia="Times New Roman" w:hAnsi="Arial" w:cs="Arial"/>
          <w:i/>
          <w:iCs/>
          <w:noProof/>
          <w:sz w:val="22"/>
        </w:rPr>
        <w:t>The Genetical Theory of Natural Selection</w:t>
      </w:r>
      <w:r w:rsidRPr="00E111CB">
        <w:rPr>
          <w:rFonts w:ascii="Arial" w:eastAsia="Times New Roman" w:hAnsi="Arial" w:cs="Arial"/>
          <w:noProof/>
          <w:sz w:val="22"/>
        </w:rPr>
        <w:t>, Oxford: Oxford University Press.</w:t>
      </w:r>
    </w:p>
    <w:p w14:paraId="37989253"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Hoekstra, H.E. et al., 2006. A Single Amino Acid Mutation Contribues to Adaptive Beach Mouse Color Pattern. </w:t>
      </w:r>
      <w:r w:rsidRPr="00E111CB">
        <w:rPr>
          <w:rFonts w:ascii="Arial" w:eastAsia="Times New Roman" w:hAnsi="Arial" w:cs="Arial"/>
          <w:i/>
          <w:iCs/>
          <w:noProof/>
          <w:sz w:val="22"/>
        </w:rPr>
        <w:t>Science</w:t>
      </w:r>
      <w:r w:rsidRPr="00E111CB">
        <w:rPr>
          <w:rFonts w:ascii="Arial" w:eastAsia="Times New Roman" w:hAnsi="Arial" w:cs="Arial"/>
          <w:noProof/>
          <w:sz w:val="22"/>
        </w:rPr>
        <w:t>, 313(July), pp.101–104. Available at: http://www.ncbi.nlm.nih.gov/pubmed/16825572.</w:t>
      </w:r>
    </w:p>
    <w:p w14:paraId="73325DCE"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Levy, S.F. et al., 2015. Quantitative evolutionary dynamics using high-resolution lineage tracking. </w:t>
      </w:r>
      <w:r w:rsidRPr="00E111CB">
        <w:rPr>
          <w:rFonts w:ascii="Arial" w:eastAsia="Times New Roman" w:hAnsi="Arial" w:cs="Arial"/>
          <w:i/>
          <w:iCs/>
          <w:noProof/>
          <w:sz w:val="22"/>
        </w:rPr>
        <w:t>Nature</w:t>
      </w:r>
      <w:r w:rsidRPr="00E111CB">
        <w:rPr>
          <w:rFonts w:ascii="Arial" w:eastAsia="Times New Roman" w:hAnsi="Arial" w:cs="Arial"/>
          <w:noProof/>
          <w:sz w:val="22"/>
        </w:rPr>
        <w:t>, advance on, pp.1–78. Available at: http://dx.doi.org/10.1038/nature14279.</w:t>
      </w:r>
    </w:p>
    <w:p w14:paraId="6E459800"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Li, Y. et al., 2018. Hidden Complexity of Yeast Adaptation under Simple Evolutionary Conditions. </w:t>
      </w:r>
      <w:r w:rsidRPr="00E111CB">
        <w:rPr>
          <w:rFonts w:ascii="Arial" w:eastAsia="Times New Roman" w:hAnsi="Arial" w:cs="Arial"/>
          <w:i/>
          <w:iCs/>
          <w:noProof/>
          <w:sz w:val="22"/>
        </w:rPr>
        <w:t>Current Biology</w:t>
      </w:r>
      <w:r w:rsidRPr="00E111CB">
        <w:rPr>
          <w:rFonts w:ascii="Arial" w:eastAsia="Times New Roman" w:hAnsi="Arial" w:cs="Arial"/>
          <w:noProof/>
          <w:sz w:val="22"/>
        </w:rPr>
        <w:t>, 28(4), p.515–525.e6. Available at: https://doi.org/10.1016/j.cub.2018.01.009.</w:t>
      </w:r>
    </w:p>
    <w:p w14:paraId="7EE5350D"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Lourenço, J.M., Galtier, N. &amp; Glémin, S., 2011. Complexity, Pleiotropy, and the Fitness Effect of Mutations. </w:t>
      </w:r>
      <w:r w:rsidRPr="00E111CB">
        <w:rPr>
          <w:rFonts w:ascii="Arial" w:eastAsia="Times New Roman" w:hAnsi="Arial" w:cs="Arial"/>
          <w:i/>
          <w:iCs/>
          <w:noProof/>
          <w:sz w:val="22"/>
        </w:rPr>
        <w:t>Evolution</w:t>
      </w:r>
      <w:r w:rsidRPr="00E111CB">
        <w:rPr>
          <w:rFonts w:ascii="Arial" w:eastAsia="Times New Roman" w:hAnsi="Arial" w:cs="Arial"/>
          <w:noProof/>
          <w:sz w:val="22"/>
        </w:rPr>
        <w:t>, 65(6), pp.1559–1571.</w:t>
      </w:r>
    </w:p>
    <w:p w14:paraId="3A313A12"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E111CB">
        <w:rPr>
          <w:rFonts w:ascii="Arial" w:eastAsia="Times New Roman" w:hAnsi="Arial" w:cs="Arial"/>
          <w:i/>
          <w:iCs/>
          <w:noProof/>
          <w:sz w:val="22"/>
        </w:rPr>
        <w:t>Evolution; international journal of organic evolution</w:t>
      </w:r>
      <w:r w:rsidRPr="00E111CB">
        <w:rPr>
          <w:rFonts w:ascii="Arial" w:eastAsia="Times New Roman" w:hAnsi="Arial" w:cs="Arial"/>
          <w:noProof/>
          <w:sz w:val="22"/>
        </w:rPr>
        <w:t>, 60(5), pp.893–907. Available at: http://onlinelibrary.wiley.com/doi/10.1111/j.0014-3820.2006.tb01169.x/abstract.</w:t>
      </w:r>
    </w:p>
    <w:p w14:paraId="0D8D923E"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Messer, P.W. &amp; Petrov, D.A., 2013. Population genomics of rapid adaptation by soft selective sweeps. </w:t>
      </w:r>
      <w:r w:rsidRPr="00E111CB">
        <w:rPr>
          <w:rFonts w:ascii="Arial" w:eastAsia="Times New Roman" w:hAnsi="Arial" w:cs="Arial"/>
          <w:i/>
          <w:iCs/>
          <w:noProof/>
          <w:sz w:val="22"/>
        </w:rPr>
        <w:t>Trends in Ecology and Evolution</w:t>
      </w:r>
      <w:r w:rsidRPr="00E111CB">
        <w:rPr>
          <w:rFonts w:ascii="Arial" w:eastAsia="Times New Roman" w:hAnsi="Arial" w:cs="Arial"/>
          <w:noProof/>
          <w:sz w:val="22"/>
        </w:rPr>
        <w:t>, 28(11), pp.659–669. Available at: http://dx.doi.org/10.1016/j.tree.2013.08.003.</w:t>
      </w:r>
    </w:p>
    <w:p w14:paraId="0B3015DD"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Orr, H.A., 2000. Adaptation and the Cost of Complexity. </w:t>
      </w:r>
      <w:r w:rsidRPr="00E111CB">
        <w:rPr>
          <w:rFonts w:ascii="Arial" w:eastAsia="Times New Roman" w:hAnsi="Arial" w:cs="Arial"/>
          <w:i/>
          <w:iCs/>
          <w:noProof/>
          <w:sz w:val="22"/>
        </w:rPr>
        <w:t>Evolution</w:t>
      </w:r>
      <w:r w:rsidRPr="00E111CB">
        <w:rPr>
          <w:rFonts w:ascii="Arial" w:eastAsia="Times New Roman" w:hAnsi="Arial" w:cs="Arial"/>
          <w:noProof/>
          <w:sz w:val="22"/>
        </w:rPr>
        <w:t>, 54(1), pp.13–20. Available at: http://doi.wiley.com/10.1111/j.0014-3820.2000.tb00002.x.</w:t>
      </w:r>
    </w:p>
    <w:p w14:paraId="4EC381BF"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Paaby, A.B. &amp; Rockman, M. V., 2013. The many faces of pleiotropy. </w:t>
      </w:r>
      <w:r w:rsidRPr="00E111CB">
        <w:rPr>
          <w:rFonts w:ascii="Arial" w:eastAsia="Times New Roman" w:hAnsi="Arial" w:cs="Arial"/>
          <w:i/>
          <w:iCs/>
          <w:noProof/>
          <w:sz w:val="22"/>
        </w:rPr>
        <w:t>Trends in Genetics</w:t>
      </w:r>
      <w:r w:rsidRPr="00E111CB">
        <w:rPr>
          <w:rFonts w:ascii="Arial" w:eastAsia="Times New Roman" w:hAnsi="Arial" w:cs="Arial"/>
          <w:noProof/>
          <w:sz w:val="22"/>
        </w:rPr>
        <w:t>, 29(2), pp.66–73. Available at: http://dx.doi.org/10.1016/j.tig.2012.10.010.</w:t>
      </w:r>
    </w:p>
    <w:p w14:paraId="3D555AA6"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Poon, A. &amp; Otto, S.P., 2000. Compensating for our load of mutations: freezing the meltdown of small populations. </w:t>
      </w:r>
      <w:r w:rsidRPr="00E111CB">
        <w:rPr>
          <w:rFonts w:ascii="Arial" w:eastAsia="Times New Roman" w:hAnsi="Arial" w:cs="Arial"/>
          <w:i/>
          <w:iCs/>
          <w:noProof/>
          <w:sz w:val="22"/>
        </w:rPr>
        <w:t>Evolution</w:t>
      </w:r>
      <w:r w:rsidRPr="00E111CB">
        <w:rPr>
          <w:rFonts w:ascii="Arial" w:eastAsia="Times New Roman" w:hAnsi="Arial" w:cs="Arial"/>
          <w:noProof/>
          <w:sz w:val="22"/>
        </w:rPr>
        <w:t>, 54(5), pp.1467–1479.</w:t>
      </w:r>
    </w:p>
    <w:p w14:paraId="0E83591E"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Tenaillon, O. et al., 2007. Quantifying organismal complexity using a population genetic approach. </w:t>
      </w:r>
      <w:r w:rsidRPr="00E111CB">
        <w:rPr>
          <w:rFonts w:ascii="Arial" w:eastAsia="Times New Roman" w:hAnsi="Arial" w:cs="Arial"/>
          <w:i/>
          <w:iCs/>
          <w:noProof/>
          <w:sz w:val="22"/>
        </w:rPr>
        <w:t>PLoS ONE</w:t>
      </w:r>
      <w:r w:rsidRPr="00E111CB">
        <w:rPr>
          <w:rFonts w:ascii="Arial" w:eastAsia="Times New Roman" w:hAnsi="Arial" w:cs="Arial"/>
          <w:noProof/>
          <w:sz w:val="22"/>
        </w:rPr>
        <w:t>, 2(2).</w:t>
      </w:r>
    </w:p>
    <w:p w14:paraId="5FFE79F6"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Venkataram, S. et al., 2016. Development of a Comprehensive Genotype-to-Fitness Map of Adaptation-Driving Mutations in Yeast. </w:t>
      </w:r>
      <w:r w:rsidRPr="00E111CB">
        <w:rPr>
          <w:rFonts w:ascii="Arial" w:eastAsia="Times New Roman" w:hAnsi="Arial" w:cs="Arial"/>
          <w:i/>
          <w:iCs/>
          <w:noProof/>
          <w:sz w:val="22"/>
        </w:rPr>
        <w:t>Cell</w:t>
      </w:r>
      <w:r w:rsidRPr="00E111CB">
        <w:rPr>
          <w:rFonts w:ascii="Arial" w:eastAsia="Times New Roman" w:hAnsi="Arial" w:cs="Arial"/>
          <w:noProof/>
          <w:sz w:val="22"/>
        </w:rPr>
        <w:t>, 166(6), p.1585–1596.e22.</w:t>
      </w:r>
    </w:p>
    <w:p w14:paraId="4099B6B2"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de Visser, J.A.G.M. et al., 1999. Diminishing returns from mutation rate supply in asexual populations. </w:t>
      </w:r>
      <w:r w:rsidRPr="00E111CB">
        <w:rPr>
          <w:rFonts w:ascii="Arial" w:eastAsia="Times New Roman" w:hAnsi="Arial" w:cs="Arial"/>
          <w:i/>
          <w:iCs/>
          <w:noProof/>
          <w:sz w:val="22"/>
        </w:rPr>
        <w:t>Science</w:t>
      </w:r>
      <w:r w:rsidRPr="00E111CB">
        <w:rPr>
          <w:rFonts w:ascii="Arial" w:eastAsia="Times New Roman" w:hAnsi="Arial" w:cs="Arial"/>
          <w:noProof/>
          <w:sz w:val="22"/>
        </w:rPr>
        <w:t>, 283(January), pp.404–407.</w:t>
      </w:r>
    </w:p>
    <w:p w14:paraId="6402ACD1" w14:textId="77777777" w:rsidR="00E111CB" w:rsidRPr="00E111CB" w:rsidRDefault="00E111CB" w:rsidP="00E111CB">
      <w:pPr>
        <w:widowControl w:val="0"/>
        <w:autoSpaceDE w:val="0"/>
        <w:autoSpaceDN w:val="0"/>
        <w:adjustRightInd w:val="0"/>
        <w:ind w:left="480" w:hanging="480"/>
        <w:rPr>
          <w:rFonts w:ascii="Arial" w:eastAsia="Times New Roman" w:hAnsi="Arial" w:cs="Arial"/>
          <w:noProof/>
          <w:sz w:val="22"/>
        </w:rPr>
      </w:pPr>
      <w:r w:rsidRPr="00E111CB">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E111CB">
        <w:rPr>
          <w:rFonts w:ascii="Arial" w:eastAsia="Times New Roman" w:hAnsi="Arial" w:cs="Arial"/>
          <w:i/>
          <w:iCs/>
          <w:noProof/>
          <w:sz w:val="22"/>
        </w:rPr>
        <w:t>Evolution</w:t>
      </w:r>
      <w:r w:rsidRPr="00E111CB">
        <w:rPr>
          <w:rFonts w:ascii="Arial" w:eastAsia="Times New Roman" w:hAnsi="Arial" w:cs="Arial"/>
          <w:noProof/>
          <w:sz w:val="22"/>
        </w:rPr>
        <w:t>, 67(10), pp.2957–2972.</w:t>
      </w:r>
    </w:p>
    <w:p w14:paraId="55ACCC2E" w14:textId="77777777" w:rsidR="00E111CB" w:rsidRPr="00E111CB" w:rsidRDefault="00E111CB" w:rsidP="00E111CB">
      <w:pPr>
        <w:widowControl w:val="0"/>
        <w:autoSpaceDE w:val="0"/>
        <w:autoSpaceDN w:val="0"/>
        <w:adjustRightInd w:val="0"/>
        <w:ind w:left="480" w:hanging="480"/>
        <w:rPr>
          <w:rFonts w:ascii="Arial" w:hAnsi="Arial" w:cs="Arial"/>
          <w:noProof/>
          <w:sz w:val="22"/>
        </w:rPr>
      </w:pPr>
      <w:r w:rsidRPr="00E111CB">
        <w:rPr>
          <w:rFonts w:ascii="Arial" w:eastAsia="Times New Roman" w:hAnsi="Arial" w:cs="Arial"/>
          <w:noProof/>
          <w:sz w:val="22"/>
        </w:rPr>
        <w:t xml:space="preserve">Wiser, M.J., Ribeck, N. &amp; Lenski, R.E., 2013. Long-Term Dynamics of Adaptation in Asexual Populations. </w:t>
      </w:r>
      <w:r w:rsidRPr="00E111CB">
        <w:rPr>
          <w:rFonts w:ascii="Arial" w:eastAsia="Times New Roman" w:hAnsi="Arial" w:cs="Arial"/>
          <w:i/>
          <w:iCs/>
          <w:noProof/>
          <w:sz w:val="22"/>
        </w:rPr>
        <w:t>Science</w:t>
      </w:r>
      <w:r w:rsidRPr="00E111CB">
        <w:rPr>
          <w:rFonts w:ascii="Arial" w:eastAsia="Times New Roman" w:hAnsi="Arial" w:cs="Arial"/>
          <w:noProof/>
          <w:sz w:val="22"/>
        </w:rPr>
        <w:t>, 342(6164), pp.1364–1367.</w:t>
      </w:r>
    </w:p>
    <w:p w14:paraId="158991CE" w14:textId="5CE9678A" w:rsidR="00505574" w:rsidRPr="00505574" w:rsidRDefault="004B0CE4" w:rsidP="00E111CB">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ant Kinsler" w:date="2018-07-20T22:03:00Z" w:initials="GK">
    <w:p w14:paraId="5CCA0C86" w14:textId="3BD2D1FB" w:rsidR="00584F02" w:rsidRDefault="00584F02">
      <w:pPr>
        <w:pStyle w:val="CommentText"/>
      </w:pPr>
      <w:r>
        <w:rPr>
          <w:rStyle w:val="CommentReference"/>
        </w:rPr>
        <w:annotationRef/>
      </w:r>
      <w:r w:rsidR="001F41FD">
        <w:rPr>
          <w:rStyle w:val="CommentReference"/>
        </w:rPr>
        <w:t xml:space="preserve">This beginning of the intro is more set up for a “dimensionality of adaptation” paper rather than “dimensionality” paper – need to figure out what the identity of this particular paper is. Perhaps this one is “dimensionality” method and 1bb is “dimensionality of adaptation”? </w:t>
      </w:r>
    </w:p>
  </w:comment>
  <w:comment w:id="2" w:author="Grant Kinsler" w:date="2018-07-26T10:58:00Z" w:initials="GK">
    <w:p w14:paraId="7C3213F1" w14:textId="79C342FB" w:rsidR="000B751A" w:rsidRDefault="000B751A">
      <w:pPr>
        <w:pStyle w:val="CommentText"/>
      </w:pPr>
      <w:r>
        <w:rPr>
          <w:rStyle w:val="CommentReference"/>
        </w:rPr>
        <w:annotationRef/>
      </w:r>
      <w:r>
        <w:t xml:space="preserve">Additivity of phenotypes – any evidence that this is unrealistic (obviously in extreme of </w:t>
      </w:r>
      <w:r w:rsidR="00043F66">
        <w:t xml:space="preserve">deletion of recessive trait) – any generic features relating this to dominance? Christian Huber?  </w:t>
      </w:r>
    </w:p>
  </w:comment>
  <w:comment w:id="3" w:author="Grant Kinsler" w:date="2018-07-20T17:08:00Z" w:initials="GK">
    <w:p w14:paraId="0064BBBE" w14:textId="20A71B99" w:rsidR="000231B9" w:rsidRDefault="000231B9">
      <w:pPr>
        <w:pStyle w:val="CommentText"/>
      </w:pPr>
      <w:r>
        <w:rPr>
          <w:rStyle w:val="CommentReference"/>
        </w:rPr>
        <w:annotationRef/>
      </w:r>
      <w:r>
        <w:t xml:space="preserve">Punchier end of introduction paragraph – “we introduce a framework/method…” &lt;- what is it that we’re actually </w:t>
      </w:r>
      <w:r w:rsidR="009B3EC5">
        <w:t>introducing? A conceptual frame</w:t>
      </w:r>
      <w:r>
        <w:t>w</w:t>
      </w:r>
      <w:r w:rsidR="009B3EC5">
        <w:t>or</w:t>
      </w:r>
      <w:r>
        <w:t xml:space="preserve">k and a method? </w:t>
      </w:r>
    </w:p>
  </w:comment>
  <w:comment w:id="4" w:author="Grant Kinsler" w:date="2018-07-30T16:58:00Z" w:initials="GK">
    <w:p w14:paraId="57875451" w14:textId="4FB1DB40" w:rsidR="00E111CB" w:rsidRDefault="00E111CB">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w:t>
      </w:r>
      <w:r w:rsidR="00D9762B">
        <w:t xml:space="preserve"> – check assumptions in simulation? </w:t>
      </w:r>
    </w:p>
  </w:comment>
  <w:comment w:id="5" w:author="Grant Kinsler" w:date="2018-07-24T15:10:00Z" w:initials="GK">
    <w:p w14:paraId="306E83D0" w14:textId="765EA820" w:rsidR="003F1DFD" w:rsidRDefault="003F1DFD">
      <w:pPr>
        <w:pStyle w:val="CommentText"/>
      </w:pPr>
      <w:r>
        <w:rPr>
          <w:rStyle w:val="CommentReference"/>
        </w:rPr>
        <w:annotationRef/>
      </w:r>
      <w:r>
        <w:t>Comparison to SVD somewhere in here</w:t>
      </w:r>
    </w:p>
  </w:comment>
  <w:comment w:id="6" w:author="Grant Kinsler" w:date="2018-07-26T16:14:00Z" w:initials="GK">
    <w:p w14:paraId="2E518FD6" w14:textId="0EAE4803" w:rsidR="00E9642C" w:rsidRDefault="00E9642C">
      <w:pPr>
        <w:pStyle w:val="CommentText"/>
      </w:pPr>
      <w:r>
        <w:rPr>
          <w:rStyle w:val="CommentReference"/>
        </w:rPr>
        <w:annotationRef/>
      </w:r>
      <w:r>
        <w:t>Do we have a measure of uncertainty for our approach? (I don’t think so unless we use a likelihood framework</w:t>
      </w:r>
      <w:r w:rsidR="00607CEB">
        <w:t>)</w:t>
      </w:r>
      <w:r>
        <w:t xml:space="preserve"> – worth thinking about – how “certain” are we that particular values are in certain spots?</w:t>
      </w:r>
    </w:p>
  </w:comment>
  <w:comment w:id="7" w:author="Grant Kinsler" w:date="2018-07-20T16:52:00Z" w:initials="GK">
    <w:p w14:paraId="02746779" w14:textId="77777777" w:rsidR="00D03ABE" w:rsidRDefault="00D03ABE">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D03ABE" w:rsidRDefault="00D03ABE">
      <w:pPr>
        <w:pStyle w:val="CommentText"/>
      </w:pPr>
    </w:p>
    <w:p w14:paraId="1FA3AA6B" w14:textId="0DAAE75E" w:rsidR="00D03ABE" w:rsidRDefault="00D03ABE">
      <w:pPr>
        <w:pStyle w:val="CommentText"/>
      </w:pPr>
      <w:r>
        <w:t xml:space="preserve">Could be somewhat of an unfair comparison because we simulate fitness according to FGM, so of course we do better. </w:t>
      </w:r>
    </w:p>
    <w:p w14:paraId="7A9A548F" w14:textId="77777777" w:rsidR="00D03ABE" w:rsidRDefault="00D03ABE">
      <w:pPr>
        <w:pStyle w:val="CommentText"/>
      </w:pPr>
    </w:p>
    <w:p w14:paraId="707AA689" w14:textId="1F5A3FF5" w:rsidR="00D03ABE" w:rsidRDefault="00D03ABE">
      <w:pPr>
        <w:pStyle w:val="CommentText"/>
      </w:pPr>
      <w:r>
        <w:t xml:space="preserve">What’s a better way to simulate? Maybe we don’t need to compare to SVD? (But this is a natural </w:t>
      </w:r>
      <w:r w:rsidR="001F41FD">
        <w:t xml:space="preserve">question for readers) -  </w:t>
      </w:r>
      <w:r>
        <w:t>need to think about this.</w:t>
      </w:r>
    </w:p>
  </w:comment>
  <w:comment w:id="8" w:author="Grant Kinsler" w:date="2018-07-20T16:55:00Z" w:initials="GK">
    <w:p w14:paraId="386F06D2" w14:textId="4ACCDFC6" w:rsidR="00D03ABE" w:rsidRDefault="00D03ABE">
      <w:pPr>
        <w:pStyle w:val="CommentText"/>
      </w:pPr>
      <w:r>
        <w:rPr>
          <w:rStyle w:val="CommentReference"/>
        </w:rPr>
        <w:annotationRef/>
      </w:r>
      <w:r>
        <w:t xml:space="preserve">B is a bad figure – need a better way to visualize (1) correct fit and (2) how good that fit is. </w:t>
      </w:r>
    </w:p>
  </w:comment>
  <w:comment w:id="9" w:author="Grant Kinsler" w:date="2018-07-20T16:56:00Z" w:initials="GK">
    <w:p w14:paraId="30B18240" w14:textId="01C3096E" w:rsidR="00D03ABE" w:rsidRPr="00D03ABE" w:rsidRDefault="00D03ABE">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10" w:author="Grant Kinsler" w:date="2018-07-25T17:31:00Z" w:initials="GK">
    <w:p w14:paraId="42387954" w14:textId="4FC8BC14" w:rsidR="00512255" w:rsidRDefault="00512255">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w:t>
      </w:r>
      <w:r w:rsidR="001F41FD">
        <w:t xml:space="preserve"> -&gt; is this a method for “inferring dimensionality” or “inferring dimensionality of adapt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CA0C86" w15:done="0"/>
  <w15:commentEx w15:paraId="7C3213F1" w15:done="0"/>
  <w15:commentEx w15:paraId="0064BBBE" w15:done="0"/>
  <w15:commentEx w15:paraId="57875451" w15:done="0"/>
  <w15:commentEx w15:paraId="306E83D0" w15:done="0"/>
  <w15:commentEx w15:paraId="2E518FD6" w15:done="0"/>
  <w15:commentEx w15:paraId="707AA689" w15:done="0"/>
  <w15:commentEx w15:paraId="386F06D2" w15:done="0"/>
  <w15:commentEx w15:paraId="30B18240" w15:done="0"/>
  <w15:commentEx w15:paraId="423879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5ACAFF" w14:textId="77777777" w:rsidR="00614A86" w:rsidRDefault="00614A86" w:rsidP="00514E6A">
      <w:r>
        <w:separator/>
      </w:r>
    </w:p>
  </w:endnote>
  <w:endnote w:type="continuationSeparator" w:id="0">
    <w:p w14:paraId="0D2BC75C" w14:textId="77777777" w:rsidR="00614A86" w:rsidRDefault="00614A86"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465E42" w14:textId="77777777" w:rsidR="00614A86" w:rsidRDefault="00614A86" w:rsidP="00514E6A">
      <w:r>
        <w:separator/>
      </w:r>
    </w:p>
  </w:footnote>
  <w:footnote w:type="continuationSeparator" w:id="0">
    <w:p w14:paraId="0508393C" w14:textId="77777777" w:rsidR="00614A86" w:rsidRDefault="00614A86"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31B9"/>
    <w:rsid w:val="00043F66"/>
    <w:rsid w:val="0007388B"/>
    <w:rsid w:val="00084EBA"/>
    <w:rsid w:val="000A6CBC"/>
    <w:rsid w:val="000B751A"/>
    <w:rsid w:val="00165B69"/>
    <w:rsid w:val="001C4C4D"/>
    <w:rsid w:val="001F41FD"/>
    <w:rsid w:val="001F70EB"/>
    <w:rsid w:val="002D14C9"/>
    <w:rsid w:val="002D41CE"/>
    <w:rsid w:val="003136F5"/>
    <w:rsid w:val="0035478A"/>
    <w:rsid w:val="00382C1E"/>
    <w:rsid w:val="00394AAD"/>
    <w:rsid w:val="003F1DFD"/>
    <w:rsid w:val="00417E5E"/>
    <w:rsid w:val="004B0CE4"/>
    <w:rsid w:val="004B55C3"/>
    <w:rsid w:val="004B5991"/>
    <w:rsid w:val="00505574"/>
    <w:rsid w:val="00512255"/>
    <w:rsid w:val="00514E6A"/>
    <w:rsid w:val="00567F8F"/>
    <w:rsid w:val="00584F02"/>
    <w:rsid w:val="005A6EF7"/>
    <w:rsid w:val="005F4F25"/>
    <w:rsid w:val="00607CEB"/>
    <w:rsid w:val="00614A86"/>
    <w:rsid w:val="0062520A"/>
    <w:rsid w:val="0063577B"/>
    <w:rsid w:val="0063774E"/>
    <w:rsid w:val="006559E7"/>
    <w:rsid w:val="00661110"/>
    <w:rsid w:val="006821EB"/>
    <w:rsid w:val="006922EB"/>
    <w:rsid w:val="006E6CE4"/>
    <w:rsid w:val="006F1A0B"/>
    <w:rsid w:val="0073735C"/>
    <w:rsid w:val="00746BDE"/>
    <w:rsid w:val="007A5EDE"/>
    <w:rsid w:val="007C52AB"/>
    <w:rsid w:val="007E763A"/>
    <w:rsid w:val="00810FAF"/>
    <w:rsid w:val="00811D75"/>
    <w:rsid w:val="008527D2"/>
    <w:rsid w:val="008E4F25"/>
    <w:rsid w:val="008F4A97"/>
    <w:rsid w:val="00931644"/>
    <w:rsid w:val="00944390"/>
    <w:rsid w:val="00966099"/>
    <w:rsid w:val="009B3EC5"/>
    <w:rsid w:val="009C3512"/>
    <w:rsid w:val="009C72AD"/>
    <w:rsid w:val="009F1F02"/>
    <w:rsid w:val="00A50A6D"/>
    <w:rsid w:val="00A61656"/>
    <w:rsid w:val="00A67A0A"/>
    <w:rsid w:val="00AB1A44"/>
    <w:rsid w:val="00AB3BC2"/>
    <w:rsid w:val="00AE5D6D"/>
    <w:rsid w:val="00B40295"/>
    <w:rsid w:val="00BB0BF3"/>
    <w:rsid w:val="00C416F9"/>
    <w:rsid w:val="00C43E38"/>
    <w:rsid w:val="00C62197"/>
    <w:rsid w:val="00CB4875"/>
    <w:rsid w:val="00CC0C0C"/>
    <w:rsid w:val="00D03ABE"/>
    <w:rsid w:val="00D06190"/>
    <w:rsid w:val="00D61852"/>
    <w:rsid w:val="00D9762B"/>
    <w:rsid w:val="00DC20FE"/>
    <w:rsid w:val="00E111CB"/>
    <w:rsid w:val="00E53292"/>
    <w:rsid w:val="00E571E0"/>
    <w:rsid w:val="00E93051"/>
    <w:rsid w:val="00E9642C"/>
    <w:rsid w:val="00F33DD9"/>
    <w:rsid w:val="00F372FF"/>
    <w:rsid w:val="00F55574"/>
    <w:rsid w:val="00F564DB"/>
    <w:rsid w:val="00F975AB"/>
    <w:rsid w:val="00FA32C8"/>
    <w:rsid w:val="00FD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semiHidden/>
    <w:unhideWhenUsed/>
    <w:rsid w:val="00D03ABE"/>
  </w:style>
  <w:style w:type="character" w:customStyle="1" w:styleId="CommentTextChar">
    <w:name w:val="Comment Text Char"/>
    <w:basedOn w:val="DefaultParagraphFont"/>
    <w:link w:val="CommentText"/>
    <w:uiPriority w:val="99"/>
    <w:semiHidden/>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CAC5C4-E67A-EF42-8F0D-6931AEBBF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0</Pages>
  <Words>14051</Words>
  <Characters>80095</Characters>
  <Application>Microsoft Macintosh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3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12</cp:revision>
  <dcterms:created xsi:type="dcterms:W3CDTF">2018-07-26T00:00:00Z</dcterms:created>
  <dcterms:modified xsi:type="dcterms:W3CDTF">2018-07-3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